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286AE281" w:rsidR="00821DDB" w:rsidRPr="00BF1A14" w:rsidRDefault="00821DD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286AE281" w:rsidR="00821DDB" w:rsidRPr="00BF1A14" w:rsidRDefault="00821DD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821DDB" w:rsidRPr="00F70899" w:rsidRDefault="00821DD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821DDB" w:rsidRPr="00F70899" w:rsidRDefault="00821DDB">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821DDB" w:rsidRPr="00F70899" w:rsidRDefault="00821D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821DDB" w:rsidRPr="00F70899" w:rsidRDefault="00821DD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821DDB" w:rsidRPr="00F70899" w:rsidRDefault="00821DDB">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821DDB" w:rsidRPr="00F70899" w:rsidRDefault="00821DDB"/>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821DDB" w:rsidRPr="00F70899" w:rsidRDefault="00821DDB" w:rsidP="0043256D">
                                <w:r w:rsidRPr="00F70899">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821DDB" w:rsidRPr="00F70899" w:rsidRDefault="00821DDB" w:rsidP="0043256D">
                          <w:r w:rsidRPr="00F70899">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0C2154E5" w:rsidR="003C25FE" w:rsidRDefault="003A3AD6" w:rsidP="004D02DD">
      <w:pPr>
        <w:pStyle w:val="Heading1"/>
      </w:pPr>
      <w:bookmarkStart w:id="1" w:name="_Toc523223388"/>
      <w:r w:rsidRPr="00FA41DB">
        <w:lastRenderedPageBreak/>
        <w:t>Abstract</w:t>
      </w:r>
      <w:bookmarkEnd w:id="1"/>
    </w:p>
    <w:p w14:paraId="75C29447" w14:textId="3D4F9DA4" w:rsidR="007A4FCD" w:rsidRDefault="007A4FCD" w:rsidP="007A4FCD">
      <w:pPr>
        <w:pStyle w:val="Heading2"/>
      </w:pPr>
      <w:r>
        <w:t>Background</w:t>
      </w:r>
    </w:p>
    <w:p w14:paraId="43A36419" w14:textId="77777777" w:rsidR="007A4FCD" w:rsidRPr="007A4FCD" w:rsidRDefault="007A4FCD" w:rsidP="007A4FCD"/>
    <w:p w14:paraId="41D9E6AA" w14:textId="77777777" w:rsidR="007A4FCD" w:rsidRPr="007A4FCD" w:rsidRDefault="007A4FCD" w:rsidP="007A4FCD"/>
    <w:p w14:paraId="39707328" w14:textId="325F7BAA"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1417EF7E" w14:textId="754B7A3B" w:rsidR="007A4FCD" w:rsidRDefault="007A4FCD" w:rsidP="004D02DD">
      <w:pPr>
        <w:ind w:firstLine="720"/>
      </w:pPr>
    </w:p>
    <w:p w14:paraId="1F9311BB" w14:textId="04EB5CA5" w:rsidR="007A4FCD" w:rsidRDefault="007A4FCD" w:rsidP="007A4FCD">
      <w:pPr>
        <w:pStyle w:val="Heading2"/>
      </w:pPr>
      <w:r>
        <w:t>Problem Statement</w:t>
      </w:r>
    </w:p>
    <w:p w14:paraId="7B6DC1BC" w14:textId="544DDD03"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16BEEFAC" w14:textId="366C1C7C" w:rsidR="007A4FCD" w:rsidRDefault="007A4FCD" w:rsidP="007A4FCD">
      <w:pPr>
        <w:pStyle w:val="Heading2"/>
      </w:pPr>
      <w:r>
        <w:t>Justification</w:t>
      </w:r>
    </w:p>
    <w:p w14:paraId="56F10AA6" w14:textId="7B811BA2"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w:t>
      </w:r>
      <w:proofErr w:type="gramStart"/>
      <w:r w:rsidR="00D27AD0">
        <w:t>and also</w:t>
      </w:r>
      <w:proofErr w:type="gramEnd"/>
      <w:r w:rsidR="00D27AD0">
        <w:t xml:space="preserve"> post problems related to the respected area. </w:t>
      </w:r>
      <w:r w:rsidR="00FF5259">
        <w:t>Citizens will</w:t>
      </w:r>
      <w:r w:rsidR="00D27AD0">
        <w:t xml:space="preserve"> also be able to see a detailed analysis of their leaders to help them decide who to vote for.</w:t>
      </w:r>
    </w:p>
    <w:p w14:paraId="230E1C6D" w14:textId="6F653DC3" w:rsidR="007A4FCD" w:rsidRDefault="007A4FCD" w:rsidP="007A4FCD">
      <w:pPr>
        <w:pStyle w:val="Heading2"/>
      </w:pPr>
    </w:p>
    <w:p w14:paraId="13F4A4FC" w14:textId="6C8D8EE5" w:rsidR="007A4FCD" w:rsidRDefault="007A4FCD" w:rsidP="007A4FCD">
      <w:pPr>
        <w:pStyle w:val="Heading2"/>
      </w:pPr>
      <w:r>
        <w:t>Methodology</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223393"/>
      <w:r w:rsidRPr="00FA41DB">
        <w:lastRenderedPageBreak/>
        <w:t>Table of Contents</w:t>
      </w:r>
      <w:bookmarkEnd w:id="2"/>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3603C5">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3603C5">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3603C5">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3603C5">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3603C5">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3603C5">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3603C5">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3603C5">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3603C5">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3603C5">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3603C5">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3603C5">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3603C5">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3603C5">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3603C5">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3603C5">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3603C5">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3603C5">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3603C5">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3603C5">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3603C5">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3603C5">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3603C5">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3603C5">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3603C5">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3603C5">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3603C5">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3603C5">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3603C5">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3603C5">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3603C5">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3603C5">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3603C5">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3603C5">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3603C5">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3603C5">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3603C5">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3603C5">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3603C5">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3603C5">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3603C5">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3603C5">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3603C5">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3603C5">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3603C5">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3603C5">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3603C5">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3603C5">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3603C5">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3603C5">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3603C5">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3603C5">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3603C5">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3603C5">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3603C5">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223394"/>
      <w:r w:rsidRPr="00FA41DB">
        <w:lastRenderedPageBreak/>
        <w:t>List of Figures</w:t>
      </w:r>
      <w:bookmarkEnd w:id="3"/>
    </w:p>
    <w:p w14:paraId="58E46066" w14:textId="77777777" w:rsidR="001E0254" w:rsidRPr="00FA41DB" w:rsidRDefault="001E0254" w:rsidP="001E0254"/>
    <w:p w14:paraId="2C05CB0C" w14:textId="2DC84DDB" w:rsidR="0040659B"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53313" w:history="1">
        <w:r w:rsidR="0040659B" w:rsidRPr="000C322B">
          <w:rPr>
            <w:rStyle w:val="Hyperlink"/>
            <w:rFonts w:cs="Times New Roman"/>
            <w:noProof/>
          </w:rPr>
          <w:t>Figure 2.1: Citizen Interests</w:t>
        </w:r>
        <w:r w:rsidR="0040659B">
          <w:rPr>
            <w:noProof/>
            <w:webHidden/>
          </w:rPr>
          <w:tab/>
        </w:r>
        <w:r w:rsidR="0040659B">
          <w:rPr>
            <w:noProof/>
            <w:webHidden/>
          </w:rPr>
          <w:fldChar w:fldCharType="begin"/>
        </w:r>
        <w:r w:rsidR="0040659B">
          <w:rPr>
            <w:noProof/>
            <w:webHidden/>
          </w:rPr>
          <w:instrText xml:space="preserve"> PAGEREF _Toc523453313 \h </w:instrText>
        </w:r>
        <w:r w:rsidR="0040659B">
          <w:rPr>
            <w:noProof/>
            <w:webHidden/>
          </w:rPr>
        </w:r>
        <w:r w:rsidR="0040659B">
          <w:rPr>
            <w:noProof/>
            <w:webHidden/>
          </w:rPr>
          <w:fldChar w:fldCharType="separate"/>
        </w:r>
        <w:r w:rsidR="0040659B">
          <w:rPr>
            <w:noProof/>
            <w:webHidden/>
          </w:rPr>
          <w:t>6</w:t>
        </w:r>
        <w:r w:rsidR="0040659B">
          <w:rPr>
            <w:noProof/>
            <w:webHidden/>
          </w:rPr>
          <w:fldChar w:fldCharType="end"/>
        </w:r>
      </w:hyperlink>
    </w:p>
    <w:p w14:paraId="754B6678" w14:textId="7B5B353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4" w:history="1">
        <w:r w:rsidRPr="000C322B">
          <w:rPr>
            <w:rStyle w:val="Hyperlink"/>
            <w:rFonts w:cs="Times New Roman"/>
            <w:noProof/>
          </w:rPr>
          <w:t>Figure 2.2: New Ideas</w:t>
        </w:r>
        <w:r>
          <w:rPr>
            <w:noProof/>
            <w:webHidden/>
          </w:rPr>
          <w:tab/>
        </w:r>
        <w:r>
          <w:rPr>
            <w:noProof/>
            <w:webHidden/>
          </w:rPr>
          <w:fldChar w:fldCharType="begin"/>
        </w:r>
        <w:r>
          <w:rPr>
            <w:noProof/>
            <w:webHidden/>
          </w:rPr>
          <w:instrText xml:space="preserve"> PAGEREF _Toc523453314 \h </w:instrText>
        </w:r>
        <w:r>
          <w:rPr>
            <w:noProof/>
            <w:webHidden/>
          </w:rPr>
        </w:r>
        <w:r>
          <w:rPr>
            <w:noProof/>
            <w:webHidden/>
          </w:rPr>
          <w:fldChar w:fldCharType="separate"/>
        </w:r>
        <w:r>
          <w:rPr>
            <w:noProof/>
            <w:webHidden/>
          </w:rPr>
          <w:t>6</w:t>
        </w:r>
        <w:r>
          <w:rPr>
            <w:noProof/>
            <w:webHidden/>
          </w:rPr>
          <w:fldChar w:fldCharType="end"/>
        </w:r>
      </w:hyperlink>
    </w:p>
    <w:p w14:paraId="68A70500" w14:textId="78C4F9E6"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5" w:history="1">
        <w:r w:rsidRPr="000C322B">
          <w:rPr>
            <w:rStyle w:val="Hyperlink"/>
            <w:rFonts w:cs="Times New Roman"/>
            <w:noProof/>
          </w:rPr>
          <w:t>Figure 2.3: Polls</w:t>
        </w:r>
        <w:r>
          <w:rPr>
            <w:noProof/>
            <w:webHidden/>
          </w:rPr>
          <w:tab/>
        </w:r>
        <w:r>
          <w:rPr>
            <w:noProof/>
            <w:webHidden/>
          </w:rPr>
          <w:fldChar w:fldCharType="begin"/>
        </w:r>
        <w:r>
          <w:rPr>
            <w:noProof/>
            <w:webHidden/>
          </w:rPr>
          <w:instrText xml:space="preserve"> PAGEREF _Toc523453315 \h </w:instrText>
        </w:r>
        <w:r>
          <w:rPr>
            <w:noProof/>
            <w:webHidden/>
          </w:rPr>
        </w:r>
        <w:r>
          <w:rPr>
            <w:noProof/>
            <w:webHidden/>
          </w:rPr>
          <w:fldChar w:fldCharType="separate"/>
        </w:r>
        <w:r>
          <w:rPr>
            <w:noProof/>
            <w:webHidden/>
          </w:rPr>
          <w:t>7</w:t>
        </w:r>
        <w:r>
          <w:rPr>
            <w:noProof/>
            <w:webHidden/>
          </w:rPr>
          <w:fldChar w:fldCharType="end"/>
        </w:r>
      </w:hyperlink>
    </w:p>
    <w:p w14:paraId="6A77B121" w14:textId="1214F35F"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6" w:history="1">
        <w:r w:rsidRPr="000C322B">
          <w:rPr>
            <w:rStyle w:val="Hyperlink"/>
            <w:rFonts w:cs="Times New Roman"/>
            <w:noProof/>
          </w:rPr>
          <w:t>Figure 2.4: Elected leaders</w:t>
        </w:r>
        <w:r>
          <w:rPr>
            <w:noProof/>
            <w:webHidden/>
          </w:rPr>
          <w:tab/>
        </w:r>
        <w:r>
          <w:rPr>
            <w:noProof/>
            <w:webHidden/>
          </w:rPr>
          <w:fldChar w:fldCharType="begin"/>
        </w:r>
        <w:r>
          <w:rPr>
            <w:noProof/>
            <w:webHidden/>
          </w:rPr>
          <w:instrText xml:space="preserve"> PAGEREF _Toc523453316 \h </w:instrText>
        </w:r>
        <w:r>
          <w:rPr>
            <w:noProof/>
            <w:webHidden/>
          </w:rPr>
        </w:r>
        <w:r>
          <w:rPr>
            <w:noProof/>
            <w:webHidden/>
          </w:rPr>
          <w:fldChar w:fldCharType="separate"/>
        </w:r>
        <w:r>
          <w:rPr>
            <w:noProof/>
            <w:webHidden/>
          </w:rPr>
          <w:t>7</w:t>
        </w:r>
        <w:r>
          <w:rPr>
            <w:noProof/>
            <w:webHidden/>
          </w:rPr>
          <w:fldChar w:fldCharType="end"/>
        </w:r>
      </w:hyperlink>
    </w:p>
    <w:p w14:paraId="0CD340EB" w14:textId="3A9D6BAE"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7" w:history="1">
        <w:r w:rsidRPr="000C322B">
          <w:rPr>
            <w:rStyle w:val="Hyperlink"/>
            <w:rFonts w:cs="Times New Roman"/>
            <w:noProof/>
          </w:rPr>
          <w:t>Figure 2.5: Popular leaders</w:t>
        </w:r>
        <w:r>
          <w:rPr>
            <w:noProof/>
            <w:webHidden/>
          </w:rPr>
          <w:tab/>
        </w:r>
        <w:r>
          <w:rPr>
            <w:noProof/>
            <w:webHidden/>
          </w:rPr>
          <w:fldChar w:fldCharType="begin"/>
        </w:r>
        <w:r>
          <w:rPr>
            <w:noProof/>
            <w:webHidden/>
          </w:rPr>
          <w:instrText xml:space="preserve"> PAGEREF _Toc523453317 \h </w:instrText>
        </w:r>
        <w:r>
          <w:rPr>
            <w:noProof/>
            <w:webHidden/>
          </w:rPr>
        </w:r>
        <w:r>
          <w:rPr>
            <w:noProof/>
            <w:webHidden/>
          </w:rPr>
          <w:fldChar w:fldCharType="separate"/>
        </w:r>
        <w:r>
          <w:rPr>
            <w:noProof/>
            <w:webHidden/>
          </w:rPr>
          <w:t>8</w:t>
        </w:r>
        <w:r>
          <w:rPr>
            <w:noProof/>
            <w:webHidden/>
          </w:rPr>
          <w:fldChar w:fldCharType="end"/>
        </w:r>
      </w:hyperlink>
    </w:p>
    <w:p w14:paraId="1F6E2980" w14:textId="0AD1E3FC"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8" w:history="1">
        <w:r w:rsidRPr="000C322B">
          <w:rPr>
            <w:rStyle w:val="Hyperlink"/>
            <w:rFonts w:cs="Times New Roman"/>
            <w:noProof/>
          </w:rPr>
          <w:t>Figure 2.6: Politician Rankings</w:t>
        </w:r>
        <w:r>
          <w:rPr>
            <w:noProof/>
            <w:webHidden/>
          </w:rPr>
          <w:tab/>
        </w:r>
        <w:r>
          <w:rPr>
            <w:noProof/>
            <w:webHidden/>
          </w:rPr>
          <w:fldChar w:fldCharType="begin"/>
        </w:r>
        <w:r>
          <w:rPr>
            <w:noProof/>
            <w:webHidden/>
          </w:rPr>
          <w:instrText xml:space="preserve"> PAGEREF _Toc523453318 \h </w:instrText>
        </w:r>
        <w:r>
          <w:rPr>
            <w:noProof/>
            <w:webHidden/>
          </w:rPr>
        </w:r>
        <w:r>
          <w:rPr>
            <w:noProof/>
            <w:webHidden/>
          </w:rPr>
          <w:fldChar w:fldCharType="separate"/>
        </w:r>
        <w:r>
          <w:rPr>
            <w:noProof/>
            <w:webHidden/>
          </w:rPr>
          <w:t>8</w:t>
        </w:r>
        <w:r>
          <w:rPr>
            <w:noProof/>
            <w:webHidden/>
          </w:rPr>
          <w:fldChar w:fldCharType="end"/>
        </w:r>
      </w:hyperlink>
    </w:p>
    <w:p w14:paraId="603ADAD5" w14:textId="2FD4AE9D"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9" w:history="1">
        <w:r w:rsidRPr="000C322B">
          <w:rPr>
            <w:rStyle w:val="Hyperlink"/>
            <w:rFonts w:cs="Times New Roman"/>
            <w:noProof/>
          </w:rPr>
          <w:t>Figure 2.7: Opinions</w:t>
        </w:r>
        <w:r>
          <w:rPr>
            <w:noProof/>
            <w:webHidden/>
          </w:rPr>
          <w:tab/>
        </w:r>
        <w:r>
          <w:rPr>
            <w:noProof/>
            <w:webHidden/>
          </w:rPr>
          <w:fldChar w:fldCharType="begin"/>
        </w:r>
        <w:r>
          <w:rPr>
            <w:noProof/>
            <w:webHidden/>
          </w:rPr>
          <w:instrText xml:space="preserve"> PAGEREF _Toc523453319 \h </w:instrText>
        </w:r>
        <w:r>
          <w:rPr>
            <w:noProof/>
            <w:webHidden/>
          </w:rPr>
        </w:r>
        <w:r>
          <w:rPr>
            <w:noProof/>
            <w:webHidden/>
          </w:rPr>
          <w:fldChar w:fldCharType="separate"/>
        </w:r>
        <w:r>
          <w:rPr>
            <w:noProof/>
            <w:webHidden/>
          </w:rPr>
          <w:t>9</w:t>
        </w:r>
        <w:r>
          <w:rPr>
            <w:noProof/>
            <w:webHidden/>
          </w:rPr>
          <w:fldChar w:fldCharType="end"/>
        </w:r>
      </w:hyperlink>
    </w:p>
    <w:p w14:paraId="4CE9F438" w14:textId="2D7E8F9B"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0" w:history="1">
        <w:r w:rsidRPr="000C322B">
          <w:rPr>
            <w:rStyle w:val="Hyperlink"/>
            <w:rFonts w:cs="Times New Roman"/>
            <w:noProof/>
          </w:rPr>
          <w:t>Figure 2.8: APP Home</w:t>
        </w:r>
        <w:r>
          <w:rPr>
            <w:noProof/>
            <w:webHidden/>
          </w:rPr>
          <w:tab/>
        </w:r>
        <w:r>
          <w:rPr>
            <w:noProof/>
            <w:webHidden/>
          </w:rPr>
          <w:fldChar w:fldCharType="begin"/>
        </w:r>
        <w:r>
          <w:rPr>
            <w:noProof/>
            <w:webHidden/>
          </w:rPr>
          <w:instrText xml:space="preserve"> PAGEREF _Toc523453320 \h </w:instrText>
        </w:r>
        <w:r>
          <w:rPr>
            <w:noProof/>
            <w:webHidden/>
          </w:rPr>
        </w:r>
        <w:r>
          <w:rPr>
            <w:noProof/>
            <w:webHidden/>
          </w:rPr>
          <w:fldChar w:fldCharType="separate"/>
        </w:r>
        <w:r>
          <w:rPr>
            <w:noProof/>
            <w:webHidden/>
          </w:rPr>
          <w:t>9</w:t>
        </w:r>
        <w:r>
          <w:rPr>
            <w:noProof/>
            <w:webHidden/>
          </w:rPr>
          <w:fldChar w:fldCharType="end"/>
        </w:r>
      </w:hyperlink>
    </w:p>
    <w:p w14:paraId="464AF630" w14:textId="61E95AEE"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1" w:history="1">
        <w:r w:rsidRPr="000C322B">
          <w:rPr>
            <w:rStyle w:val="Hyperlink"/>
            <w:rFonts w:cs="Times New Roman"/>
            <w:noProof/>
          </w:rPr>
          <w:t>Figure 2.9: interviews</w:t>
        </w:r>
        <w:r>
          <w:rPr>
            <w:noProof/>
            <w:webHidden/>
          </w:rPr>
          <w:tab/>
        </w:r>
        <w:r>
          <w:rPr>
            <w:noProof/>
            <w:webHidden/>
          </w:rPr>
          <w:fldChar w:fldCharType="begin"/>
        </w:r>
        <w:r>
          <w:rPr>
            <w:noProof/>
            <w:webHidden/>
          </w:rPr>
          <w:instrText xml:space="preserve"> PAGEREF _Toc523453321 \h </w:instrText>
        </w:r>
        <w:r>
          <w:rPr>
            <w:noProof/>
            <w:webHidden/>
          </w:rPr>
        </w:r>
        <w:r>
          <w:rPr>
            <w:noProof/>
            <w:webHidden/>
          </w:rPr>
          <w:fldChar w:fldCharType="separate"/>
        </w:r>
        <w:r>
          <w:rPr>
            <w:noProof/>
            <w:webHidden/>
          </w:rPr>
          <w:t>10</w:t>
        </w:r>
        <w:r>
          <w:rPr>
            <w:noProof/>
            <w:webHidden/>
          </w:rPr>
          <w:fldChar w:fldCharType="end"/>
        </w:r>
      </w:hyperlink>
    </w:p>
    <w:p w14:paraId="44D37437" w14:textId="41ED1186"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2" w:history="1">
        <w:r w:rsidRPr="000C322B">
          <w:rPr>
            <w:rStyle w:val="Hyperlink"/>
            <w:noProof/>
          </w:rPr>
          <w:t>Figure 3.1: Steps in Prototyping methodology.</w:t>
        </w:r>
        <w:r>
          <w:rPr>
            <w:noProof/>
            <w:webHidden/>
          </w:rPr>
          <w:tab/>
        </w:r>
        <w:r>
          <w:rPr>
            <w:noProof/>
            <w:webHidden/>
          </w:rPr>
          <w:fldChar w:fldCharType="begin"/>
        </w:r>
        <w:r>
          <w:rPr>
            <w:noProof/>
            <w:webHidden/>
          </w:rPr>
          <w:instrText xml:space="preserve"> PAGEREF _Toc523453322 \h </w:instrText>
        </w:r>
        <w:r>
          <w:rPr>
            <w:noProof/>
            <w:webHidden/>
          </w:rPr>
        </w:r>
        <w:r>
          <w:rPr>
            <w:noProof/>
            <w:webHidden/>
          </w:rPr>
          <w:fldChar w:fldCharType="separate"/>
        </w:r>
        <w:r>
          <w:rPr>
            <w:noProof/>
            <w:webHidden/>
          </w:rPr>
          <w:t>13</w:t>
        </w:r>
        <w:r>
          <w:rPr>
            <w:noProof/>
            <w:webHidden/>
          </w:rPr>
          <w:fldChar w:fldCharType="end"/>
        </w:r>
      </w:hyperlink>
    </w:p>
    <w:p w14:paraId="7F1E4794" w14:textId="254F2067"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3" w:history="1">
        <w:r w:rsidRPr="000C322B">
          <w:rPr>
            <w:rStyle w:val="Hyperlink"/>
            <w:noProof/>
          </w:rPr>
          <w:t>Figure 3.2: Use Case Diagram</w:t>
        </w:r>
        <w:r>
          <w:rPr>
            <w:noProof/>
            <w:webHidden/>
          </w:rPr>
          <w:tab/>
        </w:r>
        <w:r>
          <w:rPr>
            <w:noProof/>
            <w:webHidden/>
          </w:rPr>
          <w:fldChar w:fldCharType="begin"/>
        </w:r>
        <w:r>
          <w:rPr>
            <w:noProof/>
            <w:webHidden/>
          </w:rPr>
          <w:instrText xml:space="preserve"> PAGEREF _Toc523453323 \h </w:instrText>
        </w:r>
        <w:r>
          <w:rPr>
            <w:noProof/>
            <w:webHidden/>
          </w:rPr>
        </w:r>
        <w:r>
          <w:rPr>
            <w:noProof/>
            <w:webHidden/>
          </w:rPr>
          <w:fldChar w:fldCharType="separate"/>
        </w:r>
        <w:r>
          <w:rPr>
            <w:noProof/>
            <w:webHidden/>
          </w:rPr>
          <w:t>16</w:t>
        </w:r>
        <w:r>
          <w:rPr>
            <w:noProof/>
            <w:webHidden/>
          </w:rPr>
          <w:fldChar w:fldCharType="end"/>
        </w:r>
      </w:hyperlink>
    </w:p>
    <w:p w14:paraId="47AD04A8" w14:textId="3C0D0EA9"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4" w:history="1">
        <w:r w:rsidRPr="000C322B">
          <w:rPr>
            <w:rStyle w:val="Hyperlink"/>
            <w:noProof/>
          </w:rPr>
          <w:t>Figure 3.3: Data Flow Diagram</w:t>
        </w:r>
        <w:r>
          <w:rPr>
            <w:noProof/>
            <w:webHidden/>
          </w:rPr>
          <w:tab/>
        </w:r>
        <w:r>
          <w:rPr>
            <w:noProof/>
            <w:webHidden/>
          </w:rPr>
          <w:fldChar w:fldCharType="begin"/>
        </w:r>
        <w:r>
          <w:rPr>
            <w:noProof/>
            <w:webHidden/>
          </w:rPr>
          <w:instrText xml:space="preserve"> PAGEREF _Toc523453324 \h </w:instrText>
        </w:r>
        <w:r>
          <w:rPr>
            <w:noProof/>
            <w:webHidden/>
          </w:rPr>
        </w:r>
        <w:r>
          <w:rPr>
            <w:noProof/>
            <w:webHidden/>
          </w:rPr>
          <w:fldChar w:fldCharType="separate"/>
        </w:r>
        <w:r>
          <w:rPr>
            <w:noProof/>
            <w:webHidden/>
          </w:rPr>
          <w:t>17</w:t>
        </w:r>
        <w:r>
          <w:rPr>
            <w:noProof/>
            <w:webHidden/>
          </w:rPr>
          <w:fldChar w:fldCharType="end"/>
        </w:r>
      </w:hyperlink>
    </w:p>
    <w:p w14:paraId="53987FAA" w14:textId="45A1F97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5" w:history="1">
        <w:r w:rsidRPr="000C322B">
          <w:rPr>
            <w:rStyle w:val="Hyperlink"/>
            <w:noProof/>
          </w:rPr>
          <w:t>Figure 3.4: Entity Relationship Diagram</w:t>
        </w:r>
        <w:r>
          <w:rPr>
            <w:noProof/>
            <w:webHidden/>
          </w:rPr>
          <w:tab/>
        </w:r>
        <w:r>
          <w:rPr>
            <w:noProof/>
            <w:webHidden/>
          </w:rPr>
          <w:fldChar w:fldCharType="begin"/>
        </w:r>
        <w:r>
          <w:rPr>
            <w:noProof/>
            <w:webHidden/>
          </w:rPr>
          <w:instrText xml:space="preserve"> PAGEREF _Toc523453325 \h </w:instrText>
        </w:r>
        <w:r>
          <w:rPr>
            <w:noProof/>
            <w:webHidden/>
          </w:rPr>
        </w:r>
        <w:r>
          <w:rPr>
            <w:noProof/>
            <w:webHidden/>
          </w:rPr>
          <w:fldChar w:fldCharType="separate"/>
        </w:r>
        <w:r>
          <w:rPr>
            <w:noProof/>
            <w:webHidden/>
          </w:rPr>
          <w:t>18</w:t>
        </w:r>
        <w:r>
          <w:rPr>
            <w:noProof/>
            <w:webHidden/>
          </w:rPr>
          <w:fldChar w:fldCharType="end"/>
        </w:r>
      </w:hyperlink>
    </w:p>
    <w:p w14:paraId="1C668669" w14:textId="6E81C8E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6" w:history="1">
        <w:r w:rsidRPr="000C322B">
          <w:rPr>
            <w:rStyle w:val="Hyperlink"/>
            <w:noProof/>
          </w:rPr>
          <w:t>Figure 5.1: Gantt Chart Table</w:t>
        </w:r>
        <w:r>
          <w:rPr>
            <w:noProof/>
            <w:webHidden/>
          </w:rPr>
          <w:tab/>
        </w:r>
        <w:r>
          <w:rPr>
            <w:noProof/>
            <w:webHidden/>
          </w:rPr>
          <w:fldChar w:fldCharType="begin"/>
        </w:r>
        <w:r>
          <w:rPr>
            <w:noProof/>
            <w:webHidden/>
          </w:rPr>
          <w:instrText xml:space="preserve"> PAGEREF _Toc523453326 \h </w:instrText>
        </w:r>
        <w:r>
          <w:rPr>
            <w:noProof/>
            <w:webHidden/>
          </w:rPr>
        </w:r>
        <w:r>
          <w:rPr>
            <w:noProof/>
            <w:webHidden/>
          </w:rPr>
          <w:fldChar w:fldCharType="separate"/>
        </w:r>
        <w:r>
          <w:rPr>
            <w:noProof/>
            <w:webHidden/>
          </w:rPr>
          <w:t>27</w:t>
        </w:r>
        <w:r>
          <w:rPr>
            <w:noProof/>
            <w:webHidden/>
          </w:rPr>
          <w:fldChar w:fldCharType="end"/>
        </w:r>
      </w:hyperlink>
    </w:p>
    <w:p w14:paraId="243F21F8" w14:textId="60A1C1F8"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7" w:history="1">
        <w:r w:rsidRPr="000C322B">
          <w:rPr>
            <w:rStyle w:val="Hyperlink"/>
            <w:noProof/>
          </w:rPr>
          <w:t>Figure 5.2: Gantt Chart Diagram.</w:t>
        </w:r>
        <w:r>
          <w:rPr>
            <w:noProof/>
            <w:webHidden/>
          </w:rPr>
          <w:tab/>
        </w:r>
        <w:r>
          <w:rPr>
            <w:noProof/>
            <w:webHidden/>
          </w:rPr>
          <w:fldChar w:fldCharType="begin"/>
        </w:r>
        <w:r>
          <w:rPr>
            <w:noProof/>
            <w:webHidden/>
          </w:rPr>
          <w:instrText xml:space="preserve"> PAGEREF _Toc523453327 \h </w:instrText>
        </w:r>
        <w:r>
          <w:rPr>
            <w:noProof/>
            <w:webHidden/>
          </w:rPr>
        </w:r>
        <w:r>
          <w:rPr>
            <w:noProof/>
            <w:webHidden/>
          </w:rPr>
          <w:fldChar w:fldCharType="separate"/>
        </w:r>
        <w:r>
          <w:rPr>
            <w:noProof/>
            <w:webHidden/>
          </w:rPr>
          <w:t>27</w:t>
        </w:r>
        <w:r>
          <w:rPr>
            <w:noProof/>
            <w:webHidden/>
          </w:rPr>
          <w:fldChar w:fldCharType="end"/>
        </w:r>
      </w:hyperlink>
    </w:p>
    <w:p w14:paraId="24893AFE" w14:textId="09F1FE3D"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223395"/>
      <w:r w:rsidRPr="00E730F1">
        <w:t>List of Tables</w:t>
      </w:r>
      <w:bookmarkEnd w:id="4"/>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223396"/>
      <w:r w:rsidRPr="00FA41DB">
        <w:t>Chapter 1: Introduction</w:t>
      </w:r>
      <w:bookmarkEnd w:id="5"/>
    </w:p>
    <w:p w14:paraId="6E10747C" w14:textId="02EEC665" w:rsidR="003A3AD6" w:rsidRPr="00FA41DB" w:rsidRDefault="007C2151" w:rsidP="00E730F1">
      <w:pPr>
        <w:pStyle w:val="Heading2"/>
      </w:pPr>
      <w:bookmarkStart w:id="6" w:name="_Toc523223397"/>
      <w:r w:rsidRPr="00FA41DB">
        <w:t>1.1 Background</w:t>
      </w:r>
      <w:bookmarkEnd w:id="6"/>
    </w:p>
    <w:p w14:paraId="3331BE8C" w14:textId="5679D73D"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21DDB">
        <w:rPr>
          <w:lang w:val="en"/>
        </w:rPr>
        <w:t xml:space="preserve">. </w:t>
      </w:r>
      <w:r w:rsidR="002D1980">
        <w:rPr>
          <w:lang w:val="en"/>
        </w:rPr>
        <w:t>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sidRPr="00821DDB">
        <w:rPr>
          <w:b/>
          <w:lang w:val="en"/>
        </w:rPr>
        <w:t>O</w:t>
      </w:r>
      <w:r w:rsidRPr="00821DDB">
        <w:rPr>
          <w:b/>
          <w:lang w:val="en"/>
        </w:rPr>
        <w:t>ur</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223398"/>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223399"/>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223400"/>
      <w:r w:rsidRPr="00FA41DB">
        <w:t>1.3.1 Specific Objectives</w:t>
      </w:r>
      <w:bookmarkEnd w:id="9"/>
    </w:p>
    <w:p w14:paraId="66885582" w14:textId="3A0E7AA9" w:rsidR="00F65052" w:rsidRPr="00FA41DB" w:rsidRDefault="00F65052" w:rsidP="00283789">
      <w:pPr>
        <w:pStyle w:val="ListParagraph"/>
        <w:numPr>
          <w:ilvl w:val="0"/>
          <w:numId w:val="4"/>
        </w:numPr>
      </w:pPr>
      <w:r w:rsidRPr="00FA41DB">
        <w:t xml:space="preserve">To </w:t>
      </w:r>
      <w:r w:rsidR="00D55434">
        <w:t>investig</w:t>
      </w:r>
      <w:r w:rsidR="00271969">
        <w:t>ate challenges the challenges face by citizens during the political process.</w:t>
      </w:r>
    </w:p>
    <w:p w14:paraId="76425245" w14:textId="65B97784" w:rsidR="00F65052" w:rsidRPr="00FA41DB" w:rsidRDefault="00F65052" w:rsidP="00283789">
      <w:pPr>
        <w:pStyle w:val="ListParagraph"/>
        <w:numPr>
          <w:ilvl w:val="0"/>
          <w:numId w:val="4"/>
        </w:numPr>
      </w:pPr>
      <w:r w:rsidRPr="00FA41DB">
        <w:t xml:space="preserve">To </w:t>
      </w:r>
      <w:r w:rsidR="00271969">
        <w:t>review existing solutions</w:t>
      </w:r>
      <w:r w:rsidR="00821DDB">
        <w:t xml:space="preserve">.  </w:t>
      </w:r>
      <w:proofErr w:type="spellStart"/>
      <w:r w:rsidR="00821DDB" w:rsidRPr="00821DDB">
        <w:rPr>
          <w:b/>
        </w:rPr>
        <w:t>Fiish</w:t>
      </w:r>
      <w:proofErr w:type="spellEnd"/>
    </w:p>
    <w:p w14:paraId="446DEB58" w14:textId="6F680314" w:rsidR="00F65052" w:rsidRPr="00821DDB" w:rsidRDefault="00F65052" w:rsidP="00283789">
      <w:pPr>
        <w:pStyle w:val="ListParagraph"/>
        <w:numPr>
          <w:ilvl w:val="0"/>
          <w:numId w:val="4"/>
        </w:numPr>
        <w:rPr>
          <w:b/>
        </w:rPr>
      </w:pPr>
      <w:r w:rsidRPr="00821DDB">
        <w:rPr>
          <w:b/>
        </w:rPr>
        <w:t xml:space="preserve">To </w:t>
      </w:r>
      <w:r w:rsidR="00271969" w:rsidRPr="00821DDB">
        <w:rPr>
          <w:b/>
        </w:rPr>
        <w:t>display specific roles of different leaders.</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0" w:name="_Toc523223401"/>
      <w:r w:rsidRPr="00FA41DB">
        <w:t>1.3.2 Research Questions</w:t>
      </w:r>
      <w:bookmarkEnd w:id="10"/>
    </w:p>
    <w:p w14:paraId="07D1189D" w14:textId="0BB689A1" w:rsidR="006A7091" w:rsidRPr="00FA41DB" w:rsidRDefault="006A7091" w:rsidP="00283789">
      <w:pPr>
        <w:pStyle w:val="ListParagraph"/>
        <w:numPr>
          <w:ilvl w:val="0"/>
          <w:numId w:val="5"/>
        </w:numPr>
      </w:pPr>
      <w:r w:rsidRPr="00FA41DB">
        <w:t>Wh</w:t>
      </w:r>
      <w:r w:rsidR="00271969">
        <w:t>at are the challenges faced by citizens during the political process?</w:t>
      </w:r>
    </w:p>
    <w:p w14:paraId="7B07678C" w14:textId="3BCECADA" w:rsidR="006A7091" w:rsidRPr="00FA41DB" w:rsidRDefault="006A7091" w:rsidP="00283789">
      <w:pPr>
        <w:pStyle w:val="ListParagraph"/>
        <w:numPr>
          <w:ilvl w:val="0"/>
          <w:numId w:val="5"/>
        </w:numPr>
      </w:pPr>
      <w:r w:rsidRPr="00FA41DB">
        <w:t xml:space="preserve">What </w:t>
      </w:r>
      <w:r w:rsidR="00271969">
        <w:t>are the existing solutions?</w:t>
      </w:r>
    </w:p>
    <w:p w14:paraId="739B0512" w14:textId="351B3840" w:rsidR="006A7091" w:rsidRPr="00FA41DB" w:rsidRDefault="006A7091" w:rsidP="00283789">
      <w:pPr>
        <w:pStyle w:val="ListParagraph"/>
        <w:numPr>
          <w:ilvl w:val="0"/>
          <w:numId w:val="5"/>
        </w:numPr>
      </w:pPr>
      <w:r w:rsidRPr="00FA41DB">
        <w:t xml:space="preserve">What are the </w:t>
      </w:r>
      <w:r w:rsidR="00271969">
        <w:t>roles of specific leaders?</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1" w:name="_Toc523223402"/>
      <w:r w:rsidRPr="00FA41DB">
        <w:t>1.4 Justification</w:t>
      </w:r>
      <w:bookmarkEnd w:id="11"/>
    </w:p>
    <w:p w14:paraId="279FBAC8" w14:textId="25BBC84F" w:rsidR="004664BA" w:rsidRPr="00FA41DB" w:rsidRDefault="004664BA" w:rsidP="00271969">
      <w:r w:rsidRPr="00FA41DB">
        <w:t xml:space="preserve"> </w:t>
      </w:r>
      <w:r w:rsidR="00271969">
        <w:t>T</w:t>
      </w:r>
      <w:r w:rsidRPr="00FA41DB">
        <w:t>he</w:t>
      </w:r>
      <w:r w:rsidR="00271969">
        <w:t xml:space="preserve"> proposed</w:t>
      </w:r>
      <w:r w:rsidRPr="00FA41DB">
        <w:t xml:space="preserve"> system bridges the gap between the citizen and the politician</w:t>
      </w:r>
      <w:r w:rsidR="00135DAD">
        <w:t xml:space="preserve"> since communication between the citizen and the politician is established</w:t>
      </w:r>
      <w:r w:rsidR="00F93BEF">
        <w:t>.</w:t>
      </w:r>
      <w:r w:rsidRPr="00FA41DB">
        <w:t xml:space="preserve"> </w:t>
      </w:r>
      <w:r w:rsidR="00F93BEF">
        <w:t xml:space="preserve">There is a section where the users can post comments regarding the politician which helps other citizens </w:t>
      </w:r>
      <w:r w:rsidRPr="00FA41DB">
        <w:t xml:space="preserve">to see an evaluation of their politician on an unbiased platform. </w:t>
      </w:r>
      <w:r w:rsidR="00F93BEF">
        <w:t>Having all the information needed,</w:t>
      </w:r>
      <w:r w:rsidRPr="00FA41DB">
        <w:t xml:space="preserve"> the citizen </w:t>
      </w:r>
      <w:r w:rsidR="00F93BEF">
        <w:t>can</w:t>
      </w:r>
      <w:r w:rsidRPr="00FA41DB">
        <w:t xml:space="preserve"> make an informed decision come the following elections about who to vote for.</w:t>
      </w:r>
      <w:r w:rsidR="00135DAD">
        <w:t xml:space="preserve"> A</w:t>
      </w:r>
      <w:r w:rsidRPr="00FA41DB">
        <w:t xml:space="preserve"> citizen</w:t>
      </w:r>
      <w:r w:rsidR="00135DAD">
        <w:t xml:space="preserve"> will be able</w:t>
      </w:r>
      <w:r w:rsidRPr="00FA41DB">
        <w:t xml:space="preserve"> to know their politician better and get contact information </w:t>
      </w:r>
      <w:r w:rsidR="00C67A9D" w:rsidRPr="00FA41DB">
        <w:t>to</w:t>
      </w:r>
      <w:r w:rsidRPr="00FA41DB">
        <w:t xml:space="preserve"> contact them in case of any</w:t>
      </w:r>
      <w:r w:rsidR="00F93BEF">
        <w:t xml:space="preserve"> problem that may arise since the contact and personal information is displayed to the public.</w:t>
      </w:r>
    </w:p>
    <w:p w14:paraId="54E05952" w14:textId="042E5B10" w:rsidR="007C2151" w:rsidRPr="00FA41DB" w:rsidRDefault="007C2151" w:rsidP="00E730F1">
      <w:pPr>
        <w:pStyle w:val="Heading2"/>
      </w:pPr>
      <w:r w:rsidRPr="00FA41DB">
        <w:t xml:space="preserve"> </w:t>
      </w:r>
      <w:bookmarkStart w:id="12" w:name="_Toc523223403"/>
      <w:r w:rsidRPr="00FA41DB">
        <w:t>1.5 Scope and Limitation</w:t>
      </w:r>
      <w:bookmarkEnd w:id="12"/>
    </w:p>
    <w:p w14:paraId="1CFA8483" w14:textId="5446D093" w:rsidR="00BC0EB1" w:rsidRPr="00FA41DB" w:rsidRDefault="00C67A9D" w:rsidP="00BC0EB1">
      <w:pPr>
        <w:ind w:firstLine="720"/>
      </w:pPr>
      <w:r w:rsidRPr="00FA41DB">
        <w:t>Kenya is divided into 47 counties, leaders are allocated according to this system, but this system will cover only 10 counties</w:t>
      </w:r>
      <w:r w:rsidR="001D07A2">
        <w:t xml:space="preserve"> which are Kiambu, Nairobi, Machakos, Meru, Mombasa, Nyeri, </w:t>
      </w:r>
      <w:proofErr w:type="spellStart"/>
      <w:r w:rsidR="001D07A2">
        <w:t>Homa</w:t>
      </w:r>
      <w:proofErr w:type="spellEnd"/>
      <w:r w:rsidR="001D07A2">
        <w:t xml:space="preserve"> Bay, Kirinyaga, </w:t>
      </w:r>
      <w:proofErr w:type="spellStart"/>
      <w:r w:rsidR="001D07A2">
        <w:t>Kisii</w:t>
      </w:r>
      <w:proofErr w:type="spellEnd"/>
      <w:r w:rsidR="001D07A2">
        <w:t xml:space="preserve">, </w:t>
      </w:r>
      <w:proofErr w:type="spellStart"/>
      <w:r w:rsidR="001D07A2">
        <w:t>Murang’a</w:t>
      </w:r>
      <w:proofErr w:type="spellEnd"/>
      <w:r w:rsidR="001D07A2">
        <w:t>.</w:t>
      </w:r>
      <w:r w:rsidRPr="00FA41DB">
        <w:t xml:space="preserve"> and with the respective leaders. This is because of time constraints thus it will be hard to get information about leaders from all counties. The scope will also involve only electoral seats of the government</w:t>
      </w:r>
      <w:r w:rsidR="00BC0EB1">
        <w:t xml:space="preserve"> which are Member of parliament, Governor, Senator, Members of county assembly</w:t>
      </w:r>
      <w:r w:rsidR="007644D8">
        <w:t xml:space="preserve"> </w:t>
      </w:r>
      <w:r w:rsidR="00BC0EB1">
        <w:t>(MCA).</w:t>
      </w:r>
    </w:p>
    <w:p w14:paraId="1D68A4FB" w14:textId="4F9704CF" w:rsidR="001D07A2" w:rsidRDefault="001D07A2">
      <w:pPr>
        <w:spacing w:before="0" w:after="160" w:line="259" w:lineRule="auto"/>
      </w:pPr>
      <w:r>
        <w:t>Limitation</w:t>
      </w:r>
      <w:r w:rsidR="00BC0EB1">
        <w:t>: require internet access to the system.</w:t>
      </w:r>
    </w:p>
    <w:p w14:paraId="0FC7D688" w14:textId="64549F1A"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223404"/>
      <w:r w:rsidRPr="00FA41DB">
        <w:t>Chapter 2: Literature Review</w:t>
      </w:r>
      <w:bookmarkEnd w:id="13"/>
    </w:p>
    <w:p w14:paraId="107CE049" w14:textId="016830E9" w:rsidR="003119BB" w:rsidRPr="00FA41DB" w:rsidRDefault="007C2151" w:rsidP="00E730F1">
      <w:pPr>
        <w:pStyle w:val="Heading2"/>
      </w:pPr>
      <w:bookmarkStart w:id="14" w:name="_Toc523223405"/>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223406"/>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6684375B" w14:textId="5D6A55D0" w:rsidR="00AF679A" w:rsidRDefault="007C2151" w:rsidP="003603C5">
      <w:pPr>
        <w:pStyle w:val="Heading2"/>
      </w:pPr>
      <w:bookmarkStart w:id="16" w:name="_Toc523223407"/>
      <w:r w:rsidRPr="00FA41DB">
        <w:t xml:space="preserve">2.3 Existing </w:t>
      </w:r>
      <w:r w:rsidR="00567566" w:rsidRPr="00FA41DB">
        <w:t>platforms for</w:t>
      </w:r>
      <w:r w:rsidRPr="00FA41DB">
        <w:t xml:space="preserve"> evaluating politicians</w:t>
      </w:r>
      <w:bookmarkEnd w:id="16"/>
    </w:p>
    <w:p w14:paraId="47E4C5C7" w14:textId="389B22BB" w:rsidR="003603C5" w:rsidRPr="009D1716" w:rsidRDefault="003603C5" w:rsidP="003603C5">
      <w:pPr>
        <w:rPr>
          <w:rFonts w:cs="Times New Roman"/>
          <w:szCs w:val="24"/>
        </w:rPr>
      </w:pPr>
      <w:r w:rsidRPr="009C31E2">
        <w:rPr>
          <w:rFonts w:cs="Times New Roman"/>
          <w:szCs w:val="24"/>
        </w:rPr>
        <w:t xml:space="preserve">There are 3 websites </w:t>
      </w:r>
      <w:proofErr w:type="gramStart"/>
      <w:r w:rsidRPr="009C31E2">
        <w:rPr>
          <w:rFonts w:cs="Times New Roman"/>
          <w:szCs w:val="24"/>
        </w:rPr>
        <w:t>similar to</w:t>
      </w:r>
      <w:proofErr w:type="gramEnd"/>
      <w:r>
        <w:rPr>
          <w:rFonts w:cs="Times New Roman"/>
          <w:szCs w:val="24"/>
        </w:rPr>
        <w:t xml:space="preserve"> </w:t>
      </w:r>
      <w:r w:rsidR="00066253">
        <w:rPr>
          <w:rFonts w:cs="Times New Roman"/>
          <w:szCs w:val="24"/>
        </w:rPr>
        <w:t>the proposed system.</w:t>
      </w:r>
    </w:p>
    <w:p w14:paraId="2E8446E0" w14:textId="77777777" w:rsidR="003603C5" w:rsidRPr="00427CC7" w:rsidRDefault="003603C5" w:rsidP="003603C5">
      <w:pPr>
        <w:pStyle w:val="Heading3"/>
      </w:pPr>
      <w:bookmarkStart w:id="17" w:name="_Toc523157342"/>
      <w:r w:rsidRPr="00427CC7">
        <w:t>2.3.1 I-Citizen</w:t>
      </w:r>
      <w:bookmarkEnd w:id="17"/>
    </w:p>
    <w:p w14:paraId="18D69DF9" w14:textId="506513ED" w:rsidR="003603C5" w:rsidRPr="003603C5" w:rsidRDefault="003603C5" w:rsidP="003603C5">
      <w:pPr>
        <w:rPr>
          <w:rFonts w:cs="Times New Roman"/>
          <w:color w:val="0D0D0D" w:themeColor="text1" w:themeTint="F2"/>
          <w:szCs w:val="24"/>
        </w:rPr>
      </w:pPr>
      <w:r>
        <w:rPr>
          <w:rFonts w:cs="Times New Roman"/>
          <w:color w:val="0D0D0D" w:themeColor="text1" w:themeTint="F2"/>
          <w:szCs w:val="24"/>
        </w:rPr>
        <w:t xml:space="preserve">I-citizen is a web application </w:t>
      </w:r>
      <w:r w:rsidR="00066253">
        <w:rPr>
          <w:rFonts w:cs="Times New Roman"/>
          <w:color w:val="0D0D0D" w:themeColor="text1" w:themeTint="F2"/>
          <w:szCs w:val="24"/>
        </w:rPr>
        <w:t xml:space="preserve">that allows </w:t>
      </w:r>
      <w:r w:rsidRPr="009C31E2">
        <w:rPr>
          <w:rFonts w:cs="Times New Roman"/>
          <w:color w:val="0D0D0D" w:themeColor="text1" w:themeTint="F2"/>
          <w:szCs w:val="24"/>
        </w:rPr>
        <w:t xml:space="preserve">users </w:t>
      </w:r>
      <w:r w:rsidR="00066253">
        <w:rPr>
          <w:rFonts w:cs="Times New Roman"/>
          <w:color w:val="0D0D0D" w:themeColor="text1" w:themeTint="F2"/>
          <w:szCs w:val="24"/>
        </w:rPr>
        <w:t xml:space="preserve">to </w:t>
      </w:r>
      <w:r w:rsidRPr="009C31E2">
        <w:rPr>
          <w:rFonts w:cs="Times New Roman"/>
          <w:color w:val="0D0D0D" w:themeColor="text1" w:themeTint="F2"/>
          <w:szCs w:val="24"/>
        </w:rPr>
        <w:t>vote in polls on trending issues. Elected officials can gauge public opinion to inform decisions</w:t>
      </w:r>
      <w:r w:rsidR="00066253">
        <w:rPr>
          <w:rFonts w:cs="Times New Roman"/>
          <w:color w:val="0D0D0D" w:themeColor="text1" w:themeTint="F2"/>
          <w:szCs w:val="24"/>
        </w:rPr>
        <w:t xml:space="preserve">, </w:t>
      </w:r>
      <w:r w:rsidR="00066253">
        <w:rPr>
          <w:rFonts w:cs="Times New Roman"/>
          <w:color w:val="0D0D0D" w:themeColor="text1" w:themeTint="F2"/>
          <w:szCs w:val="24"/>
          <w:shd w:val="clear" w:color="auto" w:fill="FFFFFF"/>
        </w:rPr>
        <w:t>l</w:t>
      </w:r>
      <w:r w:rsidRPr="009D1716">
        <w:rPr>
          <w:rFonts w:cs="Times New Roman"/>
          <w:color w:val="0D0D0D" w:themeColor="text1" w:themeTint="F2"/>
          <w:szCs w:val="24"/>
          <w:shd w:val="clear" w:color="auto" w:fill="FFFFFF"/>
        </w:rPr>
        <w:t>eaders can test new ideas to a targeted audience</w:t>
      </w:r>
      <w:r w:rsidR="00066253">
        <w:rPr>
          <w:rFonts w:cs="Times New Roman"/>
          <w:color w:val="0D0D0D" w:themeColor="text1" w:themeTint="F2"/>
          <w:szCs w:val="24"/>
          <w:shd w:val="clear" w:color="auto" w:fill="FFFFFF"/>
        </w:rPr>
        <w:t xml:space="preserve"> </w:t>
      </w:r>
      <w:r w:rsidRPr="00427CC7">
        <w:rPr>
          <w:rFonts w:cs="Times New Roman"/>
          <w:color w:val="0D0D0D" w:themeColor="text1" w:themeTint="F2"/>
          <w:szCs w:val="24"/>
          <w:shd w:val="clear" w:color="auto" w:fill="FFFFFF"/>
        </w:rPr>
        <w:t xml:space="preserve">It is </w:t>
      </w:r>
      <w:r w:rsidR="00066253">
        <w:rPr>
          <w:rFonts w:cs="Times New Roman"/>
          <w:color w:val="0D0D0D" w:themeColor="text1" w:themeTint="F2"/>
          <w:szCs w:val="24"/>
          <w:shd w:val="clear" w:color="auto" w:fill="FFFFFF"/>
        </w:rPr>
        <w:t xml:space="preserve">also a </w:t>
      </w:r>
      <w:r w:rsidRPr="00427CC7">
        <w:rPr>
          <w:rFonts w:cs="Times New Roman"/>
          <w:color w:val="0D0D0D" w:themeColor="text1" w:themeTint="F2"/>
          <w:szCs w:val="24"/>
          <w:shd w:val="clear" w:color="auto" w:fill="FFFFFF"/>
        </w:rPr>
        <w:t>source for local, state and national news. Track trending polls and issues in your community.</w:t>
      </w:r>
    </w:p>
    <w:p w14:paraId="7C7726C8" w14:textId="77777777" w:rsidR="003603C5" w:rsidRPr="009C31E2" w:rsidRDefault="003603C5" w:rsidP="003603C5">
      <w:pPr>
        <w:rPr>
          <w:rFonts w:cs="Times New Roman"/>
          <w:szCs w:val="24"/>
        </w:rPr>
      </w:pPr>
    </w:p>
    <w:p w14:paraId="0217BD62"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3DA6B92A" wp14:editId="401A47A1">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15005"/>
                    </a:xfrm>
                    <a:prstGeom prst="rect">
                      <a:avLst/>
                    </a:prstGeom>
                  </pic:spPr>
                </pic:pic>
              </a:graphicData>
            </a:graphic>
          </wp:inline>
        </w:drawing>
      </w:r>
    </w:p>
    <w:p w14:paraId="63C91810" w14:textId="67439798" w:rsidR="003603C5" w:rsidRPr="00AE04EC" w:rsidRDefault="003603C5" w:rsidP="003603C5">
      <w:pPr>
        <w:pStyle w:val="Heading4"/>
        <w:rPr>
          <w:rFonts w:cs="Times New Roman"/>
          <w:sz w:val="24"/>
          <w:szCs w:val="24"/>
        </w:rPr>
      </w:pPr>
      <w:bookmarkStart w:id="18" w:name="_Toc523194922"/>
      <w:bookmarkStart w:id="19" w:name="_Toc523453313"/>
      <w:r w:rsidRPr="00AE04EC">
        <w:rPr>
          <w:rFonts w:cs="Times New Roman"/>
          <w:sz w:val="24"/>
          <w:szCs w:val="24"/>
        </w:rPr>
        <w:t>Figure 2.</w:t>
      </w:r>
      <w:r w:rsidR="00863AA2">
        <w:rPr>
          <w:rFonts w:cs="Times New Roman"/>
          <w:noProof/>
          <w:sz w:val="24"/>
          <w:szCs w:val="24"/>
        </w:rPr>
        <w:t>1</w:t>
      </w:r>
      <w:r w:rsidRPr="00AE04EC">
        <w:rPr>
          <w:rFonts w:cs="Times New Roman"/>
          <w:noProof/>
          <w:sz w:val="24"/>
          <w:szCs w:val="24"/>
        </w:rPr>
        <w:t>:</w:t>
      </w:r>
      <w:r w:rsidRPr="00AE04EC">
        <w:rPr>
          <w:rFonts w:cs="Times New Roman"/>
          <w:sz w:val="24"/>
          <w:szCs w:val="24"/>
        </w:rPr>
        <w:t xml:space="preserve"> Citizen Interests</w:t>
      </w:r>
      <w:bookmarkEnd w:id="18"/>
      <w:bookmarkEnd w:id="19"/>
    </w:p>
    <w:p w14:paraId="34AD1840" w14:textId="77777777" w:rsidR="003603C5" w:rsidRPr="009D1716" w:rsidRDefault="003603C5" w:rsidP="003603C5">
      <w:pPr>
        <w:rPr>
          <w:rFonts w:cs="Times New Roman"/>
          <w:szCs w:val="24"/>
        </w:rPr>
      </w:pPr>
      <w:r w:rsidRPr="009C31E2">
        <w:rPr>
          <w:rFonts w:cs="Times New Roman"/>
          <w:szCs w:val="24"/>
        </w:rPr>
        <w:t xml:space="preserve">The citizens select </w:t>
      </w:r>
      <w:proofErr w:type="gramStart"/>
      <w:r w:rsidRPr="009C31E2">
        <w:rPr>
          <w:rFonts w:cs="Times New Roman"/>
          <w:szCs w:val="24"/>
        </w:rPr>
        <w:t>particular topics</w:t>
      </w:r>
      <w:proofErr w:type="gramEnd"/>
      <w:r w:rsidRPr="009C31E2">
        <w:rPr>
          <w:rFonts w:cs="Times New Roman"/>
          <w:szCs w:val="24"/>
        </w:rPr>
        <w:t xml:space="preserve"> of interests in order to get news based on their interests.</w:t>
      </w:r>
    </w:p>
    <w:p w14:paraId="6F881215" w14:textId="77777777" w:rsidR="003603C5" w:rsidRPr="009D1716" w:rsidRDefault="003603C5" w:rsidP="003603C5">
      <w:pPr>
        <w:rPr>
          <w:rFonts w:cs="Times New Roman"/>
          <w:szCs w:val="24"/>
        </w:rPr>
      </w:pPr>
    </w:p>
    <w:p w14:paraId="522AB0BB"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4B3AB2AB" wp14:editId="25E53964">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4ACACE93" w14:textId="66560764" w:rsidR="003603C5" w:rsidRPr="00AE04EC" w:rsidRDefault="003603C5" w:rsidP="003603C5">
      <w:pPr>
        <w:pStyle w:val="Heading4"/>
        <w:rPr>
          <w:rFonts w:cs="Times New Roman"/>
          <w:sz w:val="24"/>
          <w:szCs w:val="24"/>
        </w:rPr>
      </w:pPr>
      <w:bookmarkStart w:id="20" w:name="_Toc523194923"/>
      <w:bookmarkStart w:id="21" w:name="_Toc523453314"/>
      <w:r w:rsidRPr="00AE04EC">
        <w:rPr>
          <w:rFonts w:cs="Times New Roman"/>
          <w:sz w:val="24"/>
          <w:szCs w:val="24"/>
        </w:rPr>
        <w:t>Figure 2.</w:t>
      </w:r>
      <w:r w:rsidR="00863AA2">
        <w:rPr>
          <w:rFonts w:cs="Times New Roman"/>
          <w:noProof/>
          <w:sz w:val="24"/>
          <w:szCs w:val="24"/>
        </w:rPr>
        <w:t>2</w:t>
      </w:r>
      <w:r w:rsidRPr="00AE04EC">
        <w:rPr>
          <w:rFonts w:cs="Times New Roman"/>
          <w:noProof/>
          <w:sz w:val="24"/>
          <w:szCs w:val="24"/>
        </w:rPr>
        <w:t>:</w:t>
      </w:r>
      <w:r w:rsidRPr="00AE04EC">
        <w:rPr>
          <w:rFonts w:cs="Times New Roman"/>
          <w:sz w:val="24"/>
          <w:szCs w:val="24"/>
        </w:rPr>
        <w:t xml:space="preserve"> New Idea</w:t>
      </w:r>
      <w:bookmarkEnd w:id="20"/>
      <w:r w:rsidRPr="00AE04EC">
        <w:rPr>
          <w:rFonts w:cs="Times New Roman"/>
          <w:sz w:val="24"/>
          <w:szCs w:val="24"/>
        </w:rPr>
        <w:t>s</w:t>
      </w:r>
      <w:bookmarkEnd w:id="21"/>
    </w:p>
    <w:p w14:paraId="6163B2AB" w14:textId="77777777" w:rsidR="003603C5" w:rsidRPr="009C31E2" w:rsidRDefault="003603C5" w:rsidP="003603C5">
      <w:pPr>
        <w:rPr>
          <w:rFonts w:cs="Times New Roman"/>
          <w:szCs w:val="24"/>
        </w:rPr>
      </w:pPr>
      <w:r w:rsidRPr="009C31E2">
        <w:rPr>
          <w:rFonts w:cs="Times New Roman"/>
          <w:szCs w:val="24"/>
        </w:rPr>
        <w:t>Citizen can post a new idea.</w:t>
      </w:r>
    </w:p>
    <w:p w14:paraId="48CA3F15" w14:textId="77777777" w:rsidR="003603C5" w:rsidRPr="009D1716" w:rsidRDefault="003603C5" w:rsidP="003603C5">
      <w:pPr>
        <w:rPr>
          <w:rFonts w:cs="Times New Roman"/>
          <w:szCs w:val="24"/>
        </w:rPr>
      </w:pPr>
    </w:p>
    <w:p w14:paraId="11E2F73A"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65D7810D" wp14:editId="177EB3C1">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4B332371" w14:textId="311401F6" w:rsidR="003603C5" w:rsidRPr="00AE04EC" w:rsidRDefault="003603C5" w:rsidP="003603C5">
      <w:pPr>
        <w:pStyle w:val="Heading4"/>
        <w:rPr>
          <w:rFonts w:cs="Times New Roman"/>
          <w:sz w:val="24"/>
          <w:szCs w:val="24"/>
        </w:rPr>
      </w:pPr>
      <w:bookmarkStart w:id="22" w:name="_Toc523194924"/>
      <w:bookmarkStart w:id="23" w:name="_Toc523453315"/>
      <w:r w:rsidRPr="00AE04EC">
        <w:rPr>
          <w:rFonts w:cs="Times New Roman"/>
          <w:sz w:val="24"/>
          <w:szCs w:val="24"/>
        </w:rPr>
        <w:t>Figure 2.</w:t>
      </w:r>
      <w:r w:rsidR="00863AA2">
        <w:rPr>
          <w:rFonts w:cs="Times New Roman"/>
          <w:noProof/>
          <w:sz w:val="24"/>
          <w:szCs w:val="24"/>
        </w:rPr>
        <w:t>3</w:t>
      </w:r>
      <w:r w:rsidRPr="00AE04EC">
        <w:rPr>
          <w:rFonts w:cs="Times New Roman"/>
          <w:noProof/>
          <w:sz w:val="24"/>
          <w:szCs w:val="24"/>
        </w:rPr>
        <w:t>:</w:t>
      </w:r>
      <w:r w:rsidRPr="00AE04EC">
        <w:rPr>
          <w:rFonts w:cs="Times New Roman"/>
          <w:sz w:val="24"/>
          <w:szCs w:val="24"/>
        </w:rPr>
        <w:t xml:space="preserve"> Polls</w:t>
      </w:r>
      <w:bookmarkEnd w:id="22"/>
      <w:bookmarkEnd w:id="23"/>
    </w:p>
    <w:p w14:paraId="03E388CF" w14:textId="77777777" w:rsidR="003603C5" w:rsidRPr="009C31E2" w:rsidRDefault="003603C5" w:rsidP="003603C5">
      <w:pPr>
        <w:rPr>
          <w:rFonts w:cs="Times New Roman"/>
          <w:szCs w:val="24"/>
        </w:rPr>
      </w:pPr>
    </w:p>
    <w:p w14:paraId="4B04301C" w14:textId="77777777" w:rsidR="003603C5" w:rsidRPr="009D1716" w:rsidRDefault="003603C5" w:rsidP="003603C5">
      <w:pPr>
        <w:rPr>
          <w:rFonts w:cs="Times New Roman"/>
          <w:szCs w:val="24"/>
        </w:rPr>
      </w:pPr>
      <w:r w:rsidRPr="009C31E2">
        <w:rPr>
          <w:rFonts w:cs="Times New Roman"/>
          <w:szCs w:val="24"/>
        </w:rPr>
        <w:t>Check</w:t>
      </w:r>
      <w:r w:rsidRPr="009D1716">
        <w:rPr>
          <w:rFonts w:cs="Times New Roman"/>
          <w:szCs w:val="24"/>
        </w:rPr>
        <w:t>ing polls.</w:t>
      </w:r>
    </w:p>
    <w:p w14:paraId="7AB683E0"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72C2B965" wp14:editId="334F4011">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408555"/>
                    </a:xfrm>
                    <a:prstGeom prst="rect">
                      <a:avLst/>
                    </a:prstGeom>
                  </pic:spPr>
                </pic:pic>
              </a:graphicData>
            </a:graphic>
          </wp:inline>
        </w:drawing>
      </w:r>
    </w:p>
    <w:p w14:paraId="46EE232F" w14:textId="6536BB2C" w:rsidR="003603C5" w:rsidRPr="00AE04EC" w:rsidRDefault="003603C5" w:rsidP="003603C5">
      <w:pPr>
        <w:pStyle w:val="Heading4"/>
        <w:rPr>
          <w:rFonts w:cs="Times New Roman"/>
          <w:sz w:val="24"/>
          <w:szCs w:val="24"/>
        </w:rPr>
      </w:pPr>
      <w:bookmarkStart w:id="24" w:name="_Toc523194925"/>
      <w:bookmarkStart w:id="25" w:name="_Toc523453316"/>
      <w:r w:rsidRPr="00AE04EC">
        <w:rPr>
          <w:rFonts w:cs="Times New Roman"/>
          <w:sz w:val="24"/>
          <w:szCs w:val="24"/>
        </w:rPr>
        <w:t>Figure 2.</w:t>
      </w:r>
      <w:r w:rsidR="00863AA2">
        <w:rPr>
          <w:rFonts w:cs="Times New Roman"/>
          <w:noProof/>
          <w:sz w:val="24"/>
          <w:szCs w:val="24"/>
        </w:rPr>
        <w:t>4</w:t>
      </w:r>
      <w:r w:rsidRPr="00AE04EC">
        <w:rPr>
          <w:rFonts w:cs="Times New Roman"/>
          <w:noProof/>
          <w:sz w:val="24"/>
          <w:szCs w:val="24"/>
        </w:rPr>
        <w:t>:</w:t>
      </w:r>
      <w:r w:rsidRPr="00AE04EC">
        <w:rPr>
          <w:rFonts w:cs="Times New Roman"/>
          <w:sz w:val="24"/>
          <w:szCs w:val="24"/>
        </w:rPr>
        <w:t xml:space="preserve"> Elected leaders</w:t>
      </w:r>
      <w:bookmarkEnd w:id="24"/>
      <w:bookmarkEnd w:id="25"/>
    </w:p>
    <w:p w14:paraId="38C890D3" w14:textId="6C42ECA5" w:rsidR="003603C5" w:rsidRDefault="003603C5" w:rsidP="003603C5">
      <w:pPr>
        <w:rPr>
          <w:rFonts w:cs="Times New Roman"/>
          <w:szCs w:val="24"/>
        </w:rPr>
      </w:pPr>
      <w:r w:rsidRPr="009C31E2">
        <w:rPr>
          <w:rFonts w:cs="Times New Roman"/>
          <w:szCs w:val="24"/>
        </w:rPr>
        <w:t xml:space="preserve">Citizens can view information about </w:t>
      </w:r>
      <w:proofErr w:type="gramStart"/>
      <w:r w:rsidRPr="009C31E2">
        <w:rPr>
          <w:rFonts w:cs="Times New Roman"/>
          <w:szCs w:val="24"/>
        </w:rPr>
        <w:t>particular elected</w:t>
      </w:r>
      <w:proofErr w:type="gramEnd"/>
      <w:r w:rsidRPr="009C31E2">
        <w:rPr>
          <w:rFonts w:cs="Times New Roman"/>
          <w:szCs w:val="24"/>
        </w:rPr>
        <w:t xml:space="preserve"> leaders.</w:t>
      </w:r>
    </w:p>
    <w:p w14:paraId="0CEE096B" w14:textId="77777777" w:rsidR="00BC0EB1" w:rsidRPr="00427CC7" w:rsidRDefault="00BC0EB1" w:rsidP="00BC0EB1">
      <w:pPr>
        <w:rPr>
          <w:rFonts w:cs="Times New Roman"/>
          <w:szCs w:val="24"/>
        </w:rPr>
      </w:pPr>
    </w:p>
    <w:p w14:paraId="22EC00D3" w14:textId="77777777" w:rsidR="00BC0EB1" w:rsidRPr="00F337BE" w:rsidRDefault="00BC0EB1" w:rsidP="00BC0EB1">
      <w:pPr>
        <w:pStyle w:val="Heading3"/>
      </w:pPr>
      <w:bookmarkStart w:id="26" w:name="_Toc523157343"/>
      <w:r w:rsidRPr="00427CC7">
        <w:t>2.3.2 PolitiFact</w:t>
      </w:r>
      <w:bookmarkEnd w:id="26"/>
    </w:p>
    <w:p w14:paraId="389A6B85" w14:textId="20329479" w:rsidR="00BC0EB1" w:rsidRPr="00863AA2" w:rsidRDefault="00BC0EB1" w:rsidP="00BC0EB1">
      <w:pPr>
        <w:rPr>
          <w:rFonts w:cs="Times New Roman"/>
          <w:szCs w:val="24"/>
          <w:shd w:val="clear" w:color="auto" w:fill="FFFFFF"/>
        </w:rPr>
      </w:pPr>
      <w:r w:rsidRPr="009C31E2">
        <w:rPr>
          <w:rFonts w:cs="Times New Roman"/>
          <w:szCs w:val="24"/>
          <w:shd w:val="clear" w:color="auto" w:fill="FFFFFF"/>
        </w:rPr>
        <w:t>PolitiFact is</w:t>
      </w:r>
      <w:r>
        <w:rPr>
          <w:rFonts w:cs="Times New Roman"/>
          <w:szCs w:val="24"/>
          <w:shd w:val="clear" w:color="auto" w:fill="FFFFFF"/>
        </w:rPr>
        <w:t xml:space="preserve"> a web application</w:t>
      </w:r>
      <w:r w:rsidRPr="009C31E2">
        <w:rPr>
          <w:rFonts w:cs="Times New Roman"/>
          <w:szCs w:val="24"/>
          <w:shd w:val="clear" w:color="auto" w:fill="FFFFFF"/>
        </w:rPr>
        <w:t xml:space="preserve"> focused on looking at specific statements made by politicians and rating them for accuracy. PolitiFact is run by the editors and journalists who make up the PolitiFact team. </w:t>
      </w:r>
      <w:r w:rsidR="00863AA2">
        <w:rPr>
          <w:rFonts w:cs="Times New Roman"/>
          <w:szCs w:val="24"/>
          <w:shd w:val="clear" w:color="auto" w:fill="FFFFFF"/>
        </w:rPr>
        <w:t>There is a tool called the Truth-O-Meter and t</w:t>
      </w:r>
      <w:r w:rsidRPr="00427CC7">
        <w:rPr>
          <w:rFonts w:cs="Times New Roman"/>
          <w:szCs w:val="24"/>
        </w:rPr>
        <w:t>he goal of the Truth-O-Meter is to reflect the relative accuracy of a statement. The meter has six ratings, in decreasing level of truthfulness: TRUE – The statement is accurate and there’s nothing significant missing. MOSTLY TRUE – The statement is accurate but needs clarification or additional information. HALF TRUE – The statement is partially accurate but leaves out important details or takes things out of context. MOSTLY FALSE – The statement contains an element of truth but ignores critical facts that would give a different impression. FALSE – The statement is not accurate. PANTS ON FIRE – The statement is not accurate and makes a ridiculous claim. The burden of proof is on the speaker, and t</w:t>
      </w:r>
      <w:r w:rsidRPr="00F337BE">
        <w:rPr>
          <w:rFonts w:cs="Times New Roman"/>
          <w:szCs w:val="24"/>
        </w:rPr>
        <w:t>hen statements are rated based on the information known at the time the statement is made.</w:t>
      </w:r>
    </w:p>
    <w:p w14:paraId="18C653C7" w14:textId="7FB76FA8" w:rsidR="00BC0EB1" w:rsidRPr="009C31E2" w:rsidRDefault="00BC0EB1" w:rsidP="00BC0EB1">
      <w:pPr>
        <w:keepNext/>
        <w:rPr>
          <w:rFonts w:cs="Times New Roman"/>
          <w:szCs w:val="24"/>
        </w:rPr>
      </w:pPr>
    </w:p>
    <w:p w14:paraId="17A338DC"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7513C236" wp14:editId="120E8CE1">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15745"/>
                    </a:xfrm>
                    <a:prstGeom prst="rect">
                      <a:avLst/>
                    </a:prstGeom>
                  </pic:spPr>
                </pic:pic>
              </a:graphicData>
            </a:graphic>
          </wp:inline>
        </w:drawing>
      </w:r>
    </w:p>
    <w:p w14:paraId="6BC9063E" w14:textId="47128B6F" w:rsidR="00BC0EB1" w:rsidRPr="00AE04EC" w:rsidRDefault="00BC0EB1" w:rsidP="00BC0EB1">
      <w:pPr>
        <w:pStyle w:val="Heading4"/>
        <w:rPr>
          <w:rFonts w:cs="Times New Roman"/>
          <w:sz w:val="24"/>
          <w:szCs w:val="24"/>
        </w:rPr>
      </w:pPr>
      <w:bookmarkStart w:id="27" w:name="_Toc523194927"/>
      <w:bookmarkStart w:id="28" w:name="_Toc523453317"/>
      <w:r w:rsidRPr="00AE04EC">
        <w:rPr>
          <w:rFonts w:cs="Times New Roman"/>
          <w:sz w:val="24"/>
          <w:szCs w:val="24"/>
        </w:rPr>
        <w:t>Figure 2.</w:t>
      </w:r>
      <w:r w:rsidR="00863AA2">
        <w:rPr>
          <w:rFonts w:cs="Times New Roman"/>
          <w:sz w:val="24"/>
          <w:szCs w:val="24"/>
        </w:rPr>
        <w:t>5</w:t>
      </w:r>
      <w:r w:rsidRPr="00AE04EC">
        <w:rPr>
          <w:rFonts w:cs="Times New Roman"/>
          <w:noProof/>
          <w:sz w:val="24"/>
          <w:szCs w:val="24"/>
        </w:rPr>
        <w:t>:</w:t>
      </w:r>
      <w:r w:rsidRPr="00AE04EC">
        <w:rPr>
          <w:rFonts w:cs="Times New Roman"/>
          <w:sz w:val="24"/>
          <w:szCs w:val="24"/>
        </w:rPr>
        <w:t xml:space="preserve"> Popular leaders</w:t>
      </w:r>
      <w:bookmarkEnd w:id="27"/>
      <w:bookmarkEnd w:id="28"/>
    </w:p>
    <w:p w14:paraId="1A016CD1" w14:textId="67459FAF" w:rsidR="00BC0EB1" w:rsidRPr="009C31E2" w:rsidRDefault="00863AA2" w:rsidP="00BC0EB1">
      <w:pPr>
        <w:rPr>
          <w:rFonts w:cs="Times New Roman"/>
          <w:szCs w:val="24"/>
        </w:rPr>
      </w:pPr>
      <w:r>
        <w:rPr>
          <w:rFonts w:cs="Times New Roman"/>
          <w:szCs w:val="24"/>
        </w:rPr>
        <w:t>The application focuses on a few leaders.</w:t>
      </w:r>
    </w:p>
    <w:p w14:paraId="43B83DCE" w14:textId="50F45FE5" w:rsidR="00BC0EB1" w:rsidRPr="009C31E2" w:rsidRDefault="00BC0EB1" w:rsidP="00BC0EB1">
      <w:pPr>
        <w:keepNext/>
        <w:rPr>
          <w:rFonts w:cs="Times New Roman"/>
          <w:szCs w:val="24"/>
        </w:rPr>
      </w:pPr>
    </w:p>
    <w:p w14:paraId="3974F0E1" w14:textId="77777777" w:rsidR="00BC0EB1" w:rsidRPr="009D1716" w:rsidRDefault="00BC0EB1" w:rsidP="00BC0EB1">
      <w:pPr>
        <w:rPr>
          <w:rFonts w:cs="Times New Roman"/>
          <w:noProof/>
          <w:szCs w:val="24"/>
        </w:rPr>
      </w:pPr>
    </w:p>
    <w:p w14:paraId="5649C313"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2F11E136" wp14:editId="5BF9A2FE">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957070"/>
                    </a:xfrm>
                    <a:prstGeom prst="rect">
                      <a:avLst/>
                    </a:prstGeom>
                  </pic:spPr>
                </pic:pic>
              </a:graphicData>
            </a:graphic>
          </wp:inline>
        </w:drawing>
      </w:r>
    </w:p>
    <w:p w14:paraId="66CD99D9" w14:textId="08456D19" w:rsidR="00BC0EB1" w:rsidRPr="00AE04EC" w:rsidRDefault="00BC0EB1" w:rsidP="00BC0EB1">
      <w:pPr>
        <w:pStyle w:val="Heading4"/>
        <w:rPr>
          <w:rFonts w:cs="Times New Roman"/>
          <w:sz w:val="24"/>
          <w:szCs w:val="24"/>
        </w:rPr>
      </w:pPr>
      <w:bookmarkStart w:id="29" w:name="_Toc523194929"/>
      <w:bookmarkStart w:id="30" w:name="_Toc523453318"/>
      <w:r w:rsidRPr="00AE04EC">
        <w:rPr>
          <w:rFonts w:cs="Times New Roman"/>
          <w:sz w:val="24"/>
          <w:szCs w:val="24"/>
        </w:rPr>
        <w:t>Figure 2.</w:t>
      </w:r>
      <w:r w:rsidR="00863AA2">
        <w:rPr>
          <w:rFonts w:cs="Times New Roman"/>
          <w:noProof/>
          <w:sz w:val="24"/>
          <w:szCs w:val="24"/>
        </w:rPr>
        <w:t>6</w:t>
      </w:r>
      <w:r w:rsidRPr="00AE04EC">
        <w:rPr>
          <w:rFonts w:cs="Times New Roman"/>
          <w:noProof/>
          <w:sz w:val="24"/>
          <w:szCs w:val="24"/>
        </w:rPr>
        <w:t>:</w:t>
      </w:r>
      <w:r w:rsidRPr="00AE04EC">
        <w:rPr>
          <w:rFonts w:cs="Times New Roman"/>
          <w:sz w:val="24"/>
          <w:szCs w:val="24"/>
        </w:rPr>
        <w:t xml:space="preserve"> Politician Rankings</w:t>
      </w:r>
      <w:bookmarkEnd w:id="29"/>
      <w:bookmarkEnd w:id="30"/>
    </w:p>
    <w:p w14:paraId="789413E3" w14:textId="77777777" w:rsidR="00BC0EB1" w:rsidRPr="009C31E2" w:rsidRDefault="00BC0EB1" w:rsidP="00BC0EB1">
      <w:pPr>
        <w:rPr>
          <w:rFonts w:cs="Times New Roman"/>
          <w:szCs w:val="24"/>
        </w:rPr>
      </w:pPr>
      <w:r w:rsidRPr="009C31E2">
        <w:rPr>
          <w:rFonts w:cs="Times New Roman"/>
          <w:szCs w:val="24"/>
        </w:rPr>
        <w:t>Promises the leaders stated.</w:t>
      </w:r>
    </w:p>
    <w:p w14:paraId="63CBE78B" w14:textId="77777777" w:rsidR="00BC0EB1" w:rsidRPr="009D1716" w:rsidRDefault="00BC0EB1" w:rsidP="00BC0EB1">
      <w:pPr>
        <w:rPr>
          <w:rFonts w:cs="Times New Roman"/>
          <w:szCs w:val="24"/>
        </w:rPr>
      </w:pPr>
    </w:p>
    <w:p w14:paraId="207EB7E8"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12EEC3F7" wp14:editId="6CE09E77">
            <wp:extent cx="5731510" cy="36258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625850"/>
                    </a:xfrm>
                    <a:prstGeom prst="rect">
                      <a:avLst/>
                    </a:prstGeom>
                  </pic:spPr>
                </pic:pic>
              </a:graphicData>
            </a:graphic>
          </wp:inline>
        </w:drawing>
      </w:r>
    </w:p>
    <w:p w14:paraId="38621526" w14:textId="5332AFAA" w:rsidR="00BC0EB1" w:rsidRPr="00AE04EC" w:rsidRDefault="00BC0EB1" w:rsidP="00BC0EB1">
      <w:pPr>
        <w:pStyle w:val="Heading4"/>
        <w:rPr>
          <w:rFonts w:cs="Times New Roman"/>
          <w:sz w:val="24"/>
          <w:szCs w:val="24"/>
        </w:rPr>
      </w:pPr>
      <w:bookmarkStart w:id="31" w:name="_Toc523194930"/>
      <w:bookmarkStart w:id="32" w:name="_Toc523453319"/>
      <w:r w:rsidRPr="00AE04EC">
        <w:rPr>
          <w:rFonts w:cs="Times New Roman"/>
          <w:sz w:val="24"/>
          <w:szCs w:val="24"/>
        </w:rPr>
        <w:t>Figure 2</w:t>
      </w:r>
      <w:r w:rsidRPr="00AE04EC">
        <w:rPr>
          <w:rFonts w:cs="Times New Roman"/>
          <w:noProof/>
          <w:sz w:val="24"/>
          <w:szCs w:val="24"/>
        </w:rPr>
        <w:t>.</w:t>
      </w:r>
      <w:r w:rsidR="00863AA2">
        <w:rPr>
          <w:rFonts w:cs="Times New Roman"/>
          <w:noProof/>
          <w:sz w:val="24"/>
          <w:szCs w:val="24"/>
        </w:rPr>
        <w:t>7</w:t>
      </w:r>
      <w:r w:rsidRPr="00AE04EC">
        <w:rPr>
          <w:rFonts w:cs="Times New Roman"/>
          <w:noProof/>
          <w:sz w:val="24"/>
          <w:szCs w:val="24"/>
        </w:rPr>
        <w:t>:</w:t>
      </w:r>
      <w:r w:rsidRPr="00AE04EC">
        <w:rPr>
          <w:rFonts w:cs="Times New Roman"/>
          <w:sz w:val="24"/>
          <w:szCs w:val="24"/>
        </w:rPr>
        <w:t xml:space="preserve"> Opinions</w:t>
      </w:r>
      <w:bookmarkEnd w:id="31"/>
      <w:bookmarkEnd w:id="32"/>
    </w:p>
    <w:p w14:paraId="25D232CA" w14:textId="77777777" w:rsidR="00BC0EB1" w:rsidRPr="009C31E2" w:rsidRDefault="00BC0EB1" w:rsidP="00BC0EB1">
      <w:pPr>
        <w:rPr>
          <w:rFonts w:cs="Times New Roman"/>
          <w:szCs w:val="24"/>
        </w:rPr>
      </w:pPr>
    </w:p>
    <w:p w14:paraId="0BF33D03" w14:textId="77777777" w:rsidR="00BC0EB1" w:rsidRPr="009C31E2" w:rsidRDefault="00BC0EB1" w:rsidP="00BC0EB1">
      <w:pPr>
        <w:pStyle w:val="Heading3"/>
      </w:pPr>
      <w:bookmarkStart w:id="33" w:name="_Toc523157344"/>
      <w:r w:rsidRPr="00427CC7">
        <w:t xml:space="preserve">2.3.3 African </w:t>
      </w:r>
      <w:r w:rsidRPr="00F337BE">
        <w:t xml:space="preserve">Politics </w:t>
      </w:r>
      <w:r w:rsidRPr="009C31E2">
        <w:t>P</w:t>
      </w:r>
      <w:bookmarkEnd w:id="33"/>
      <w:r w:rsidRPr="009C31E2">
        <w:t>olicy</w:t>
      </w:r>
    </w:p>
    <w:p w14:paraId="0D785676" w14:textId="77777777" w:rsidR="00BC0EB1" w:rsidRPr="009C31E2" w:rsidRDefault="00BC0EB1" w:rsidP="00BC0EB1">
      <w:pPr>
        <w:rPr>
          <w:rFonts w:cs="Times New Roman"/>
          <w:szCs w:val="24"/>
        </w:rPr>
      </w:pPr>
      <w:r w:rsidRPr="009C31E2">
        <w:rPr>
          <w:rFonts w:cs="Times New Roman"/>
          <w:szCs w:val="24"/>
        </w:rPr>
        <w:t>This website displays latest political stories happening in Africa.</w:t>
      </w:r>
      <w:r>
        <w:rPr>
          <w:rFonts w:cs="Times New Roman"/>
          <w:szCs w:val="24"/>
        </w:rPr>
        <w:t xml:space="preserve"> </w:t>
      </w:r>
      <w:r w:rsidRPr="00821DDB">
        <w:rPr>
          <w:rFonts w:cs="Times New Roman"/>
          <w:b/>
          <w:szCs w:val="24"/>
        </w:rPr>
        <w:t>Too short to be a description.</w:t>
      </w:r>
    </w:p>
    <w:p w14:paraId="5C99B373"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002C1CDE" wp14:editId="375C17D6">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763520"/>
                    </a:xfrm>
                    <a:prstGeom prst="rect">
                      <a:avLst/>
                    </a:prstGeom>
                  </pic:spPr>
                </pic:pic>
              </a:graphicData>
            </a:graphic>
          </wp:inline>
        </w:drawing>
      </w:r>
    </w:p>
    <w:p w14:paraId="0F8620AA" w14:textId="5F9D7D53" w:rsidR="00BC0EB1" w:rsidRPr="00AE04EC" w:rsidRDefault="00BC0EB1" w:rsidP="00BC0EB1">
      <w:pPr>
        <w:pStyle w:val="Heading4"/>
        <w:rPr>
          <w:rFonts w:cs="Times New Roman"/>
          <w:sz w:val="24"/>
          <w:szCs w:val="24"/>
        </w:rPr>
      </w:pPr>
      <w:bookmarkStart w:id="34" w:name="_Toc523194931"/>
      <w:bookmarkStart w:id="35" w:name="_Toc523453320"/>
      <w:r w:rsidRPr="00AE04EC">
        <w:rPr>
          <w:rFonts w:cs="Times New Roman"/>
          <w:sz w:val="24"/>
          <w:szCs w:val="24"/>
        </w:rPr>
        <w:t>Figure 2.</w:t>
      </w:r>
      <w:r w:rsidR="00863AA2">
        <w:rPr>
          <w:rFonts w:cs="Times New Roman"/>
          <w:sz w:val="24"/>
          <w:szCs w:val="24"/>
        </w:rPr>
        <w:t>8</w:t>
      </w:r>
      <w:r w:rsidRPr="00AE04EC">
        <w:rPr>
          <w:rFonts w:cs="Times New Roman"/>
          <w:sz w:val="24"/>
          <w:szCs w:val="24"/>
        </w:rPr>
        <w:t>: APP Home</w:t>
      </w:r>
      <w:bookmarkEnd w:id="34"/>
      <w:bookmarkEnd w:id="35"/>
    </w:p>
    <w:p w14:paraId="279FE417" w14:textId="77777777" w:rsidR="00BC0EB1" w:rsidRPr="009C31E2" w:rsidRDefault="00BC0EB1" w:rsidP="00BC0EB1">
      <w:pPr>
        <w:rPr>
          <w:rFonts w:cs="Times New Roman"/>
          <w:szCs w:val="24"/>
        </w:rPr>
      </w:pPr>
    </w:p>
    <w:p w14:paraId="3BFE0106"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630B4682" wp14:editId="429CC251">
            <wp:extent cx="5731510" cy="433895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38955"/>
                    </a:xfrm>
                    <a:prstGeom prst="rect">
                      <a:avLst/>
                    </a:prstGeom>
                  </pic:spPr>
                </pic:pic>
              </a:graphicData>
            </a:graphic>
          </wp:inline>
        </w:drawing>
      </w:r>
    </w:p>
    <w:p w14:paraId="1A7A25A3" w14:textId="791AFBB5" w:rsidR="00BC0EB1" w:rsidRPr="00AE04EC" w:rsidRDefault="00BC0EB1" w:rsidP="00BC0EB1">
      <w:pPr>
        <w:pStyle w:val="Heading4"/>
        <w:rPr>
          <w:rFonts w:cs="Times New Roman"/>
          <w:sz w:val="24"/>
          <w:szCs w:val="24"/>
        </w:rPr>
      </w:pPr>
      <w:bookmarkStart w:id="36" w:name="_Toc523194932"/>
      <w:bookmarkStart w:id="37" w:name="_Toc523453321"/>
      <w:r w:rsidRPr="00AE04EC">
        <w:rPr>
          <w:rFonts w:cs="Times New Roman"/>
          <w:sz w:val="24"/>
          <w:szCs w:val="24"/>
        </w:rPr>
        <w:t>Figure 2.</w:t>
      </w:r>
      <w:r w:rsidR="00863AA2">
        <w:rPr>
          <w:rFonts w:cs="Times New Roman"/>
          <w:sz w:val="24"/>
          <w:szCs w:val="24"/>
        </w:rPr>
        <w:t>9</w:t>
      </w:r>
      <w:r w:rsidRPr="00AE04EC">
        <w:rPr>
          <w:rFonts w:cs="Times New Roman"/>
          <w:sz w:val="24"/>
          <w:szCs w:val="24"/>
        </w:rPr>
        <w:t>: interviews</w:t>
      </w:r>
      <w:bookmarkEnd w:id="36"/>
      <w:bookmarkEnd w:id="37"/>
    </w:p>
    <w:p w14:paraId="5B02AB9D" w14:textId="77777777" w:rsidR="00BC0EB1" w:rsidRPr="009C31E2" w:rsidRDefault="00BC0EB1" w:rsidP="00BC0EB1">
      <w:pPr>
        <w:rPr>
          <w:rFonts w:cs="Times New Roman"/>
          <w:szCs w:val="24"/>
        </w:rPr>
      </w:pPr>
      <w:r w:rsidRPr="009C31E2">
        <w:rPr>
          <w:rFonts w:cs="Times New Roman"/>
          <w:szCs w:val="24"/>
        </w:rPr>
        <w:t>Interview held by the group behind the website.</w:t>
      </w:r>
    </w:p>
    <w:p w14:paraId="5E7D6DE6" w14:textId="77777777" w:rsidR="00BC0EB1" w:rsidRPr="009D1716" w:rsidRDefault="00BC0EB1" w:rsidP="003603C5">
      <w:pPr>
        <w:rPr>
          <w:rFonts w:cs="Times New Roman"/>
          <w:szCs w:val="24"/>
        </w:rPr>
      </w:pPr>
    </w:p>
    <w:p w14:paraId="536AEBCC" w14:textId="77777777" w:rsidR="003603C5" w:rsidRPr="003603C5" w:rsidRDefault="003603C5" w:rsidP="003603C5"/>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8" w:name="_Toc523223411"/>
      <w:r w:rsidRPr="00FA41DB">
        <w:t>2.4 Gaps in Existing System</w:t>
      </w:r>
      <w:bookmarkEnd w:id="38"/>
    </w:p>
    <w:p w14:paraId="5C1A0EEF" w14:textId="172B0016" w:rsidR="00BF385D" w:rsidRDefault="00801A27" w:rsidP="00801A27">
      <w:pPr>
        <w:tabs>
          <w:tab w:val="left" w:pos="720"/>
          <w:tab w:val="left" w:pos="3000"/>
        </w:tabs>
      </w:pPr>
      <w:r>
        <w:tab/>
      </w:r>
      <w:r w:rsidR="00BF385D" w:rsidRPr="00FA41DB">
        <w:t>The abov</w:t>
      </w:r>
      <w:bookmarkStart w:id="39" w:name="_GoBack"/>
      <w:bookmarkEnd w:id="39"/>
      <w:r w:rsidR="00BF385D" w:rsidRPr="00FA41DB">
        <w:t>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67AF0C81" w14:textId="438985FE" w:rsidR="00821DDB" w:rsidRPr="00FA41DB" w:rsidRDefault="00821DDB" w:rsidP="00801A27">
      <w:pPr>
        <w:tabs>
          <w:tab w:val="left" w:pos="720"/>
          <w:tab w:val="left" w:pos="3000"/>
        </w:tabs>
      </w:pPr>
      <w:r>
        <w:t xml:space="preserve">2.5 </w:t>
      </w:r>
      <w:r w:rsidRPr="00821DDB">
        <w:rPr>
          <w:b/>
        </w:rPr>
        <w:t>Conceptual</w:t>
      </w:r>
      <w:r>
        <w:t xml:space="preserve"> </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40" w:name="_Toc523223412"/>
      <w:r w:rsidRPr="00FA41DB">
        <w:t>Chapter 3: Methodology</w:t>
      </w:r>
      <w:bookmarkEnd w:id="40"/>
    </w:p>
    <w:p w14:paraId="1B9161BA" w14:textId="0628EF07" w:rsidR="00C827A9" w:rsidRPr="00FA41DB" w:rsidRDefault="00C827A9" w:rsidP="00E730F1">
      <w:pPr>
        <w:pStyle w:val="Heading2"/>
      </w:pPr>
      <w:bookmarkStart w:id="41" w:name="_Toc523223413"/>
      <w:r w:rsidRPr="00FA41DB">
        <w:t xml:space="preserve">3.1 </w:t>
      </w:r>
      <w:r w:rsidR="008973F1" w:rsidRPr="00FA41DB">
        <w:t>Introduction</w:t>
      </w:r>
      <w:bookmarkEnd w:id="41"/>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42" w:name="_Toc523223414"/>
      <w:r w:rsidRPr="00FA41DB">
        <w:t>3.2 System Development Methodology</w:t>
      </w:r>
      <w:bookmarkEnd w:id="42"/>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43" w:name="_Toc523223415"/>
      <w:r w:rsidRPr="00FA41DB">
        <w:t>3.2.1 Requirements gathering and analysis:</w:t>
      </w:r>
      <w:bookmarkEnd w:id="43"/>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44" w:name="_Toc523223416"/>
      <w:r w:rsidRPr="00FA41DB">
        <w:t>3.2.2 Quick design:</w:t>
      </w:r>
      <w:bookmarkEnd w:id="4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45" w:name="_Toc523223417"/>
      <w:r w:rsidRPr="00FA41DB">
        <w:t>3.2.3 Build prototype:</w:t>
      </w:r>
      <w:bookmarkEnd w:id="4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46" w:name="_Toc523223418"/>
      <w:r w:rsidRPr="00FA41DB">
        <w:t>3.2.4 User evaluation:</w:t>
      </w:r>
      <w:bookmarkEnd w:id="4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7" w:name="_Toc523223419"/>
      <w:r w:rsidRPr="00FA41DB">
        <w:t>3.2.5 Refining prototype:</w:t>
      </w:r>
      <w:bookmarkEnd w:id="4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8" w:name="_Toc523223420"/>
      <w:r w:rsidRPr="00FA41DB">
        <w:t>3.2.6 Engineer product:</w:t>
      </w:r>
      <w:bookmarkEnd w:id="48"/>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9" w:name="_Toc523453322"/>
      <w:r w:rsidRPr="00FA41DB">
        <w:t>Figure 3.</w:t>
      </w:r>
      <w:r w:rsidR="00E566F9" w:rsidRPr="00FA41DB">
        <w:t>1</w:t>
      </w:r>
      <w:r w:rsidRPr="00FA41DB">
        <w:t>: Steps in Prototyping methodology.</w:t>
      </w:r>
      <w:bookmarkEnd w:id="49"/>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50" w:name="_Toc523223421"/>
      <w:r w:rsidRPr="00FA41DB">
        <w:t>3.3 System Analysis</w:t>
      </w:r>
      <w:bookmarkEnd w:id="50"/>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51" w:name="_Toc523223422"/>
      <w:r w:rsidRPr="00FA41DB">
        <w:t>3.3.1 Functional Requirements.</w:t>
      </w:r>
      <w:bookmarkEnd w:id="51"/>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52" w:name="_Toc523223423"/>
      <w:r w:rsidRPr="00FA41DB">
        <w:t>3.3.2 Non-Functional Requirements</w:t>
      </w:r>
      <w:bookmarkEnd w:id="52"/>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53" w:name="_Toc523223424"/>
      <w:r w:rsidRPr="00FA41DB">
        <w:t>3.3.3 System Narrative</w:t>
      </w:r>
      <w:bookmarkEnd w:id="53"/>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54" w:name="_Toc523223425"/>
      <w:r w:rsidRPr="00FA41DB">
        <w:t>3.4 System Design</w:t>
      </w:r>
      <w:bookmarkEnd w:id="54"/>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55" w:name="_Toc523223426"/>
      <w:r w:rsidRPr="00FA41DB">
        <w:t xml:space="preserve">3.4.1 </w:t>
      </w:r>
      <w:r w:rsidR="002E59F5" w:rsidRPr="00FA41DB">
        <w:t>Use Case Diagram</w:t>
      </w:r>
      <w:bookmarkEnd w:id="55"/>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56" w:name="_Toc523453323"/>
      <w:r w:rsidRPr="00FA41DB">
        <w:t>Figure 3.2: Use Case Diagram</w:t>
      </w:r>
      <w:bookmarkEnd w:id="56"/>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7" w:name="_Toc523223427"/>
      <w:r w:rsidRPr="00FA41DB">
        <w:t>3.4.2 Data Flow Diagram</w:t>
      </w:r>
      <w:r w:rsidR="00C13554" w:rsidRPr="00FA41DB">
        <w:t xml:space="preserve"> (DFD)</w:t>
      </w:r>
      <w:bookmarkEnd w:id="57"/>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8" w:name="_Toc523453324"/>
      <w:r w:rsidRPr="00FA41DB">
        <w:t>Figure 3.3: Data Flow Diagram</w:t>
      </w:r>
      <w:bookmarkEnd w:id="58"/>
    </w:p>
    <w:p w14:paraId="540CE00C" w14:textId="77777777" w:rsidR="00B73D31" w:rsidRPr="00FA41DB" w:rsidRDefault="00B73D31" w:rsidP="00887117"/>
    <w:p w14:paraId="314E9E82" w14:textId="4F6137B8" w:rsidR="002E59F5" w:rsidRPr="00FA41DB" w:rsidRDefault="002E59F5" w:rsidP="00E730F1">
      <w:pPr>
        <w:pStyle w:val="Heading3"/>
      </w:pPr>
      <w:bookmarkStart w:id="59" w:name="_Toc523223428"/>
      <w:r w:rsidRPr="00FA41DB">
        <w:t>3.4.3 Entity Relationship Diagram</w:t>
      </w:r>
      <w:r w:rsidR="00AC2093" w:rsidRPr="00FA41DB">
        <w:t xml:space="preserve"> (ERD)</w:t>
      </w:r>
      <w:bookmarkEnd w:id="59"/>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60" w:name="_Toc523453325"/>
      <w:r w:rsidRPr="00FA41DB">
        <w:t>Figure 3.4: Entity Relationship Diagram</w:t>
      </w:r>
      <w:bookmarkEnd w:id="60"/>
    </w:p>
    <w:p w14:paraId="05D32B15" w14:textId="77777777" w:rsidR="00F309B3" w:rsidRPr="00FA41DB" w:rsidRDefault="00F309B3" w:rsidP="00AC2093"/>
    <w:p w14:paraId="624F3D72" w14:textId="5AE8380B" w:rsidR="002E59F5" w:rsidRPr="00FA41DB" w:rsidRDefault="002E59F5" w:rsidP="00E730F1">
      <w:pPr>
        <w:pStyle w:val="Heading3"/>
      </w:pPr>
      <w:bookmarkStart w:id="61" w:name="_Toc523223429"/>
      <w:r w:rsidRPr="00FA41DB">
        <w:t>3.4.4 Database Schema</w:t>
      </w:r>
      <w:bookmarkEnd w:id="61"/>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62" w:name="_Toc523223361"/>
      <w:r w:rsidRPr="00FA41DB">
        <w:t>Table 3.1: Politician Political Profile</w:t>
      </w:r>
      <w:bookmarkEnd w:id="62"/>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63" w:name="_Toc523223362"/>
      <w:r w:rsidRPr="00FA41DB">
        <w:t>Table 3.2: Politician Achievements and Critiques.</w:t>
      </w:r>
      <w:bookmarkEnd w:id="63"/>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64" w:name="_Toc523223363"/>
      <w:r w:rsidRPr="00FA41DB">
        <w:t>Table 3.3: Politician Educational Background</w:t>
      </w:r>
      <w:bookmarkEnd w:id="64"/>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65" w:name="_Toc523223364"/>
      <w:r w:rsidRPr="00FA41DB">
        <w:t>Table 3.4: Bugs and Reports.</w:t>
      </w:r>
      <w:bookmarkEnd w:id="65"/>
    </w:p>
    <w:p w14:paraId="6F2E52D8" w14:textId="77777777" w:rsidR="00F909CB" w:rsidRPr="00FA41DB" w:rsidRDefault="00F909CB" w:rsidP="00F909CB"/>
    <w:p w14:paraId="168FC08A" w14:textId="78C75289" w:rsidR="00F909CB" w:rsidRPr="00FA41DB" w:rsidRDefault="00F909CB" w:rsidP="00F909CB">
      <w:r w:rsidRPr="00FA41DB">
        <w:rPr>
          <w:noProof/>
        </w:rPr>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66" w:name="_Toc523223365"/>
      <w:r>
        <w:t>Table</w:t>
      </w:r>
      <w:r w:rsidR="00F909CB" w:rsidRPr="00FA41DB">
        <w:t xml:space="preserve"> 3.5: Politician Comments.</w:t>
      </w:r>
      <w:bookmarkEnd w:id="66"/>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7" w:name="_Toc523223366"/>
      <w:r w:rsidRPr="00FA41DB">
        <w:t>Table 3.6: Politician Personal Profile.</w:t>
      </w:r>
      <w:bookmarkEnd w:id="67"/>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8" w:name="_Toc523223367"/>
      <w:r w:rsidRPr="00FA41DB">
        <w:t>Table 3.7: Admin Profiles.</w:t>
      </w:r>
      <w:bookmarkEnd w:id="68"/>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9" w:name="_Toc523223368"/>
      <w:r>
        <w:t>Table 3.8: Citizen Profiles.</w:t>
      </w:r>
      <w:bookmarkEnd w:id="69"/>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70" w:name="_Toc523223430"/>
      <w:r w:rsidRPr="00FA41DB">
        <w:t>3.5 System Development Tools and Techniques</w:t>
      </w:r>
      <w:bookmarkEnd w:id="70"/>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71" w:name="_Toc523223431"/>
      <w:r w:rsidRPr="00FA41DB">
        <w:t>3.5.1 Web Design Tools</w:t>
      </w:r>
      <w:bookmarkEnd w:id="71"/>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72" w:name="_Toc523223432"/>
      <w:r w:rsidRPr="00FA41DB">
        <w:t>3.5.2 Back End Development Tools</w:t>
      </w:r>
      <w:bookmarkEnd w:id="72"/>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73" w:name="_Toc523223433"/>
      <w:r w:rsidRPr="00FA41DB">
        <w:t>3.5.3 Database Tools</w:t>
      </w:r>
      <w:bookmarkEnd w:id="73"/>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74" w:name="_Toc523223434"/>
      <w:r w:rsidRPr="00FA41DB">
        <w:t>3.5.4 Software Tools</w:t>
      </w:r>
      <w:bookmarkEnd w:id="74"/>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75" w:name="_Toc523223435"/>
      <w:r w:rsidRPr="00FA41DB">
        <w:t>3.5.5 Online Resources</w:t>
      </w:r>
      <w:bookmarkEnd w:id="75"/>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76" w:name="_Toc523223436"/>
      <w:r w:rsidRPr="00E730F1">
        <w:t>3.6 Deliverables</w:t>
      </w:r>
      <w:bookmarkEnd w:id="76"/>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7" w:name="_Toc523223437"/>
      <w:r w:rsidRPr="00FA41DB">
        <w:t>3.6.1 Admin Module</w:t>
      </w:r>
      <w:bookmarkEnd w:id="77"/>
    </w:p>
    <w:p w14:paraId="0AB919B9" w14:textId="6DE60052" w:rsidR="00F70899" w:rsidRPr="00FA41DB" w:rsidRDefault="00F70899" w:rsidP="002E50A8">
      <w:pPr>
        <w:ind w:firstLine="720"/>
      </w:pPr>
      <w:r w:rsidRPr="00FA41DB">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8" w:name="_Toc523223438"/>
      <w:r w:rsidRPr="00FA41DB">
        <w:t>3.6.2 Politician’s Module</w:t>
      </w:r>
      <w:bookmarkEnd w:id="78"/>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9" w:name="_Toc523223439"/>
      <w:r w:rsidRPr="00E730F1">
        <w:t>3.6.3 Citizen’s Module</w:t>
      </w:r>
      <w:bookmarkEnd w:id="79"/>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80" w:name="_Toc523223440"/>
      <w:r w:rsidRPr="00FA41DB">
        <w:t>References</w:t>
      </w:r>
      <w:bookmarkEnd w:id="80"/>
    </w:p>
    <w:p w14:paraId="02E0B735" w14:textId="77777777" w:rsidR="00EB5CD0" w:rsidRPr="00EB5CD0" w:rsidRDefault="00027376" w:rsidP="00EB5CD0">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EB5CD0" w:rsidRPr="00EB5CD0">
        <w:rPr>
          <w:rFonts w:cs="Times New Roman"/>
          <w:szCs w:val="24"/>
        </w:rPr>
        <w:t xml:space="preserve">Cheeseman, N., Lynch, G., &amp; Willis, J. (2016). Decentralisation in Kenya: the governance of governors. </w:t>
      </w:r>
      <w:r w:rsidR="00EB5CD0" w:rsidRPr="00EB5CD0">
        <w:rPr>
          <w:rFonts w:cs="Times New Roman"/>
          <w:i/>
          <w:iCs/>
          <w:szCs w:val="24"/>
        </w:rPr>
        <w:t>The Journal of Modern African Studies</w:t>
      </w:r>
      <w:r w:rsidR="00EB5CD0" w:rsidRPr="00EB5CD0">
        <w:rPr>
          <w:rFonts w:cs="Times New Roman"/>
          <w:szCs w:val="24"/>
        </w:rPr>
        <w:t xml:space="preserve">, </w:t>
      </w:r>
      <w:r w:rsidR="00EB5CD0" w:rsidRPr="00EB5CD0">
        <w:rPr>
          <w:rFonts w:cs="Times New Roman"/>
          <w:i/>
          <w:iCs/>
          <w:szCs w:val="24"/>
        </w:rPr>
        <w:t>54</w:t>
      </w:r>
      <w:r w:rsidR="00EB5CD0" w:rsidRPr="00EB5CD0">
        <w:rPr>
          <w:rFonts w:cs="Times New Roman"/>
          <w:szCs w:val="24"/>
        </w:rPr>
        <w:t>(01), 1–35. https://doi.org/10.1017/S0022278X1500097X</w:t>
      </w:r>
    </w:p>
    <w:p w14:paraId="01E1214F" w14:textId="77777777" w:rsidR="00EB5CD0" w:rsidRPr="00EB5CD0" w:rsidRDefault="00EB5CD0" w:rsidP="00EB5CD0">
      <w:pPr>
        <w:pStyle w:val="Bibliography"/>
        <w:rPr>
          <w:rFonts w:cs="Times New Roman"/>
          <w:szCs w:val="24"/>
        </w:rPr>
      </w:pPr>
      <w:r w:rsidRPr="00EB5CD0">
        <w:rPr>
          <w:rFonts w:cs="Times New Roman"/>
          <w:szCs w:val="24"/>
        </w:rPr>
        <w:t>Functional Requirements vs Non-Functional Requirements. (2012, April 5). Retrieved August 26, 2018, from https://reqtest.com/requirements-blog/functional-vs-non-functional-requirements/</w:t>
      </w:r>
    </w:p>
    <w:p w14:paraId="34C777E5" w14:textId="77777777" w:rsidR="00EB5CD0" w:rsidRPr="00EB5CD0" w:rsidRDefault="00EB5CD0" w:rsidP="00EB5CD0">
      <w:pPr>
        <w:pStyle w:val="Bibliography"/>
        <w:rPr>
          <w:rFonts w:cs="Times New Roman"/>
          <w:szCs w:val="24"/>
        </w:rPr>
      </w:pPr>
      <w:r w:rsidRPr="00EB5CD0">
        <w:rPr>
          <w:rFonts w:cs="Times New Roman"/>
          <w:szCs w:val="24"/>
        </w:rPr>
        <w:t xml:space="preserve">Hope, K. R. (2017). Corruption in Kenya. In S. Hope Kempe Ronald (Ed.), </w:t>
      </w:r>
      <w:r w:rsidRPr="00EB5CD0">
        <w:rPr>
          <w:rFonts w:cs="Times New Roman"/>
          <w:i/>
          <w:iCs/>
          <w:szCs w:val="24"/>
        </w:rPr>
        <w:t>Corruption and Governance in Africa: Swaziland, Kenya, Nigeria</w:t>
      </w:r>
      <w:r w:rsidRPr="00EB5CD0">
        <w:rPr>
          <w:rFonts w:cs="Times New Roman"/>
          <w:szCs w:val="24"/>
        </w:rPr>
        <w:t xml:space="preserve"> (pp. 61–123). Cham: Springer International Publishing. https://doi.org/10.1007/978-3-319-50191-8_3</w:t>
      </w:r>
    </w:p>
    <w:p w14:paraId="634F4C66" w14:textId="77777777" w:rsidR="00EB5CD0" w:rsidRPr="00EB5CD0" w:rsidRDefault="00EB5CD0" w:rsidP="00EB5CD0">
      <w:pPr>
        <w:pStyle w:val="Bibliography"/>
        <w:rPr>
          <w:rFonts w:cs="Times New Roman"/>
          <w:szCs w:val="24"/>
        </w:rPr>
      </w:pPr>
      <w:r w:rsidRPr="00EB5CD0">
        <w:rPr>
          <w:rFonts w:cs="Times New Roman"/>
          <w:szCs w:val="24"/>
        </w:rPr>
        <w:t xml:space="preserve">Ismail, J. A., &amp; Deane, J. (2008). The 2007 General Election in Kenya and Its Aftermath: The Role of Local Language Media. </w:t>
      </w:r>
      <w:r w:rsidRPr="00EB5CD0">
        <w:rPr>
          <w:rFonts w:cs="Times New Roman"/>
          <w:i/>
          <w:iCs/>
          <w:szCs w:val="24"/>
        </w:rPr>
        <w:t>The International Journal of Press/Politics</w:t>
      </w:r>
      <w:r w:rsidRPr="00EB5CD0">
        <w:rPr>
          <w:rFonts w:cs="Times New Roman"/>
          <w:szCs w:val="24"/>
        </w:rPr>
        <w:t xml:space="preserve">, </w:t>
      </w:r>
      <w:r w:rsidRPr="00EB5CD0">
        <w:rPr>
          <w:rFonts w:cs="Times New Roman"/>
          <w:i/>
          <w:iCs/>
          <w:szCs w:val="24"/>
        </w:rPr>
        <w:t>13</w:t>
      </w:r>
      <w:r w:rsidRPr="00EB5CD0">
        <w:rPr>
          <w:rFonts w:cs="Times New Roman"/>
          <w:szCs w:val="24"/>
        </w:rPr>
        <w:t>(3), 319–327. https://doi.org/10.1177/1940161208319510</w:t>
      </w:r>
    </w:p>
    <w:p w14:paraId="7432D0CC" w14:textId="77777777" w:rsidR="00EB5CD0" w:rsidRPr="00EB5CD0" w:rsidRDefault="00EB5CD0" w:rsidP="00EB5CD0">
      <w:pPr>
        <w:pStyle w:val="Bibliography"/>
        <w:rPr>
          <w:rFonts w:cs="Times New Roman"/>
          <w:szCs w:val="24"/>
        </w:rPr>
      </w:pPr>
      <w:r w:rsidRPr="00EB5CD0">
        <w:rPr>
          <w:rFonts w:cs="Times New Roman"/>
          <w:i/>
          <w:iCs/>
          <w:szCs w:val="24"/>
        </w:rPr>
        <w:t>Joho: Look where my D- grade brought me — VIDEO</w:t>
      </w:r>
      <w:r w:rsidRPr="00EB5CD0">
        <w:rPr>
          <w:rFonts w:cs="Times New Roman"/>
          <w:szCs w:val="24"/>
        </w:rPr>
        <w:t>. (n.d.). Retrieved from https://www.nation.co.ke/news/Hassan-Joho-woes-KCSE-grade/1056-3867864-rqxbre/index.html</w:t>
      </w:r>
    </w:p>
    <w:p w14:paraId="5C8129F4" w14:textId="77777777" w:rsidR="00EB5CD0" w:rsidRPr="00EB5CD0" w:rsidRDefault="00EB5CD0" w:rsidP="00EB5CD0">
      <w:pPr>
        <w:pStyle w:val="Bibliography"/>
        <w:rPr>
          <w:rFonts w:cs="Times New Roman"/>
          <w:szCs w:val="24"/>
        </w:rPr>
      </w:pPr>
      <w:r w:rsidRPr="00EB5CD0">
        <w:rPr>
          <w:rFonts w:cs="Times New Roman"/>
          <w:szCs w:val="24"/>
        </w:rPr>
        <w:t>Kamau, M. (n.d.). Governor Waiguru to sue IPSOS for ranking her second most corrupt. Retrieved August 28, 2018, from https://www.standardmedia.co.ke/article/2001292970/governor-waiguru-to-sue-ipsos-for-ranking-her-second-most-corrupt</w:t>
      </w:r>
    </w:p>
    <w:p w14:paraId="62335B9E" w14:textId="77777777" w:rsidR="00EB5CD0" w:rsidRPr="00EB5CD0" w:rsidRDefault="00EB5CD0" w:rsidP="00EB5CD0">
      <w:pPr>
        <w:pStyle w:val="Bibliography"/>
        <w:rPr>
          <w:rFonts w:cs="Times New Roman"/>
          <w:szCs w:val="24"/>
        </w:rPr>
      </w:pPr>
      <w:r w:rsidRPr="00EB5CD0">
        <w:rPr>
          <w:rFonts w:cs="Times New Roman"/>
          <w:szCs w:val="24"/>
        </w:rPr>
        <w:t xml:space="preserve">Kramon, E., &amp; Posner, D. N. (2011). Kenya’s New Constitution. </w:t>
      </w:r>
      <w:r w:rsidRPr="00EB5CD0">
        <w:rPr>
          <w:rFonts w:cs="Times New Roman"/>
          <w:i/>
          <w:iCs/>
          <w:szCs w:val="24"/>
        </w:rPr>
        <w:t>Journal of Democracy</w:t>
      </w:r>
      <w:r w:rsidRPr="00EB5CD0">
        <w:rPr>
          <w:rFonts w:cs="Times New Roman"/>
          <w:szCs w:val="24"/>
        </w:rPr>
        <w:t xml:space="preserve">, </w:t>
      </w:r>
      <w:r w:rsidRPr="00EB5CD0">
        <w:rPr>
          <w:rFonts w:cs="Times New Roman"/>
          <w:i/>
          <w:iCs/>
          <w:szCs w:val="24"/>
        </w:rPr>
        <w:t>22</w:t>
      </w:r>
      <w:r w:rsidRPr="00EB5CD0">
        <w:rPr>
          <w:rFonts w:cs="Times New Roman"/>
          <w:szCs w:val="24"/>
        </w:rPr>
        <w:t>(2), 89–103. https://doi.org/10.1353/jod.2011.0026</w:t>
      </w:r>
    </w:p>
    <w:p w14:paraId="674E9E67" w14:textId="77777777" w:rsidR="00EB5CD0" w:rsidRPr="00EB5CD0" w:rsidRDefault="00EB5CD0" w:rsidP="00EB5CD0">
      <w:pPr>
        <w:pStyle w:val="Bibliography"/>
        <w:rPr>
          <w:rFonts w:cs="Times New Roman"/>
          <w:szCs w:val="24"/>
        </w:rPr>
      </w:pPr>
      <w:r w:rsidRPr="00EB5CD0">
        <w:rPr>
          <w:rFonts w:cs="Times New Roman"/>
          <w:szCs w:val="24"/>
        </w:rPr>
        <w:t>Modelling variability by UML use case diagrams. (n.d.). Retrieved August 26, 2018, from http://scholar.googleusercontent.com/scholar?q=cache:gafd3pLXkDEJ:scholar.google.com/+use+case+diagram+definition&amp;hl=en&amp;as_sdt=0,5</w:t>
      </w:r>
    </w:p>
    <w:p w14:paraId="4E1FC5BC" w14:textId="77777777" w:rsidR="00EB5CD0" w:rsidRPr="00EB5CD0" w:rsidRDefault="00EB5CD0" w:rsidP="00EB5CD0">
      <w:pPr>
        <w:pStyle w:val="Bibliography"/>
        <w:rPr>
          <w:rFonts w:cs="Times New Roman"/>
          <w:szCs w:val="24"/>
        </w:rPr>
      </w:pPr>
      <w:r w:rsidRPr="00EB5CD0">
        <w:rPr>
          <w:rFonts w:cs="Times New Roman"/>
          <w:szCs w:val="24"/>
        </w:rPr>
        <w:t xml:space="preserve">Naumann, J. D., &amp; Jenkins, A. M. (1982). Prototyping: The New Paradigm for Systems Development. </w:t>
      </w:r>
      <w:r w:rsidRPr="00EB5CD0">
        <w:rPr>
          <w:rFonts w:cs="Times New Roman"/>
          <w:i/>
          <w:iCs/>
          <w:szCs w:val="24"/>
        </w:rPr>
        <w:t>MIS Quarterly</w:t>
      </w:r>
      <w:r w:rsidRPr="00EB5CD0">
        <w:rPr>
          <w:rFonts w:cs="Times New Roman"/>
          <w:szCs w:val="24"/>
        </w:rPr>
        <w:t xml:space="preserve">, </w:t>
      </w:r>
      <w:r w:rsidRPr="00EB5CD0">
        <w:rPr>
          <w:rFonts w:cs="Times New Roman"/>
          <w:i/>
          <w:iCs/>
          <w:szCs w:val="24"/>
        </w:rPr>
        <w:t>6</w:t>
      </w:r>
      <w:r w:rsidRPr="00EB5CD0">
        <w:rPr>
          <w:rFonts w:cs="Times New Roman"/>
          <w:szCs w:val="24"/>
        </w:rPr>
        <w:t>(3), 29–44. https://doi.org/10.2307/248654</w:t>
      </w:r>
    </w:p>
    <w:p w14:paraId="33F1A1DA" w14:textId="77777777" w:rsidR="00EB5CD0" w:rsidRPr="00EB5CD0" w:rsidRDefault="00EB5CD0" w:rsidP="00EB5CD0">
      <w:pPr>
        <w:pStyle w:val="Bibliography"/>
        <w:rPr>
          <w:rFonts w:cs="Times New Roman"/>
          <w:szCs w:val="24"/>
        </w:rPr>
      </w:pPr>
      <w:r w:rsidRPr="00EB5CD0">
        <w:rPr>
          <w:rFonts w:cs="Times New Roman"/>
          <w:szCs w:val="24"/>
        </w:rPr>
        <w:t>Rossi, B. (n.d.). Entity Relationship Diagram, 16.</w:t>
      </w:r>
    </w:p>
    <w:p w14:paraId="57DAF8E4" w14:textId="77777777" w:rsidR="00EB5CD0" w:rsidRPr="00EB5CD0" w:rsidRDefault="00EB5CD0" w:rsidP="00EB5CD0">
      <w:pPr>
        <w:pStyle w:val="Bibliography"/>
        <w:rPr>
          <w:rFonts w:cs="Times New Roman"/>
          <w:szCs w:val="24"/>
        </w:rPr>
      </w:pPr>
      <w:r w:rsidRPr="00EB5CD0">
        <w:rPr>
          <w:rFonts w:cs="Times New Roman"/>
          <w:szCs w:val="24"/>
        </w:rPr>
        <w:t>Shafer, L., Press, Y., Scott, V., &amp; Bieman, J. M. (n.d.). McConnell, Steve. Rapid Development. Redmond WA: Microsoft Press. 1996., 2.</w:t>
      </w:r>
    </w:p>
    <w:p w14:paraId="068B34B9" w14:textId="77777777" w:rsidR="00EB5CD0" w:rsidRPr="00EB5CD0" w:rsidRDefault="00EB5CD0" w:rsidP="00EB5CD0">
      <w:pPr>
        <w:pStyle w:val="Bibliography"/>
        <w:rPr>
          <w:rFonts w:cs="Times New Roman"/>
          <w:szCs w:val="24"/>
        </w:rPr>
      </w:pPr>
      <w:r w:rsidRPr="00EB5CD0">
        <w:rPr>
          <w:rFonts w:cs="Times New Roman"/>
          <w:szCs w:val="24"/>
        </w:rPr>
        <w:t>Software Development Methodologies. (n.d.). Retrieved August 26, 2018, from http://www.itinfo.am/eng/software-development-methodologies/</w:t>
      </w:r>
    </w:p>
    <w:p w14:paraId="25725448" w14:textId="77777777" w:rsidR="00EB5CD0" w:rsidRPr="00EB5CD0" w:rsidRDefault="00EB5CD0" w:rsidP="00EB5CD0">
      <w:pPr>
        <w:pStyle w:val="Bibliography"/>
        <w:rPr>
          <w:rFonts w:cs="Times New Roman"/>
          <w:szCs w:val="24"/>
        </w:rPr>
      </w:pPr>
      <w:r w:rsidRPr="00EB5CD0">
        <w:rPr>
          <w:rFonts w:cs="Times New Roman"/>
          <w:szCs w:val="24"/>
        </w:rPr>
        <w:t xml:space="preserve">System Design and Development. (2013). </w:t>
      </w:r>
      <w:r w:rsidRPr="00EB5CD0">
        <w:rPr>
          <w:rFonts w:cs="Times New Roman"/>
          <w:i/>
          <w:iCs/>
          <w:szCs w:val="24"/>
        </w:rPr>
        <w:t>The MITRE Corporation</w:t>
      </w:r>
      <w:r w:rsidRPr="00EB5CD0">
        <w:rPr>
          <w:rFonts w:cs="Times New Roman"/>
          <w:szCs w:val="24"/>
        </w:rPr>
        <w:t>. Retrieved from https://www.mitre.org/publications/systems-engineering-guide/se-lifecycle-building-blocks/system-design-and-development</w:t>
      </w:r>
    </w:p>
    <w:p w14:paraId="2E18150A" w14:textId="77777777" w:rsidR="00EB5CD0" w:rsidRPr="00EB5CD0" w:rsidRDefault="00EB5CD0" w:rsidP="00EB5CD0">
      <w:pPr>
        <w:pStyle w:val="Bibliography"/>
        <w:rPr>
          <w:rFonts w:cs="Times New Roman"/>
          <w:szCs w:val="24"/>
        </w:rPr>
      </w:pPr>
      <w:r w:rsidRPr="00EB5CD0">
        <w:rPr>
          <w:rFonts w:cs="Times New Roman"/>
          <w:szCs w:val="24"/>
        </w:rPr>
        <w:t xml:space="preserve">Tao, Y., &amp; Kung, C. (1991). Formal definition and verification of data flow diagrams. </w:t>
      </w:r>
      <w:r w:rsidRPr="00EB5CD0">
        <w:rPr>
          <w:rFonts w:cs="Times New Roman"/>
          <w:i/>
          <w:iCs/>
          <w:szCs w:val="24"/>
        </w:rPr>
        <w:t>Journal of Systems and Software</w:t>
      </w:r>
      <w:r w:rsidRPr="00EB5CD0">
        <w:rPr>
          <w:rFonts w:cs="Times New Roman"/>
          <w:szCs w:val="24"/>
        </w:rPr>
        <w:t xml:space="preserve">, </w:t>
      </w:r>
      <w:r w:rsidRPr="00EB5CD0">
        <w:rPr>
          <w:rFonts w:cs="Times New Roman"/>
          <w:i/>
          <w:iCs/>
          <w:szCs w:val="24"/>
        </w:rPr>
        <w:t>16</w:t>
      </w:r>
      <w:r w:rsidRPr="00EB5CD0">
        <w:rPr>
          <w:rFonts w:cs="Times New Roman"/>
          <w:szCs w:val="24"/>
        </w:rPr>
        <w:t>(1), 29–36. https://doi.org/10.1016/0164-1212(91)90029-6</w:t>
      </w:r>
    </w:p>
    <w:p w14:paraId="6CEBF407" w14:textId="77777777" w:rsidR="00EB5CD0" w:rsidRPr="00EB5CD0" w:rsidRDefault="00EB5CD0" w:rsidP="00EB5CD0">
      <w:pPr>
        <w:pStyle w:val="Bibliography"/>
        <w:rPr>
          <w:rFonts w:cs="Times New Roman"/>
          <w:szCs w:val="24"/>
        </w:rPr>
      </w:pPr>
      <w:r w:rsidRPr="00EB5CD0">
        <w:rPr>
          <w:rFonts w:cs="Times New Roman"/>
          <w:szCs w:val="24"/>
        </w:rPr>
        <w:t>tutorialspoint.com. (n.d.-a). DBMS Data Schemas. Retrieved August 27, 2018, from https://www.tutorialspoint.com/dbms/dbms_data_schemas.htm</w:t>
      </w:r>
    </w:p>
    <w:p w14:paraId="32FD90C1" w14:textId="77777777" w:rsidR="00EB5CD0" w:rsidRPr="00EB5CD0" w:rsidRDefault="00EB5CD0" w:rsidP="00EB5CD0">
      <w:pPr>
        <w:pStyle w:val="Bibliography"/>
        <w:rPr>
          <w:rFonts w:cs="Times New Roman"/>
          <w:szCs w:val="24"/>
        </w:rPr>
      </w:pPr>
      <w:r w:rsidRPr="00EB5CD0">
        <w:rPr>
          <w:rFonts w:cs="Times New Roman"/>
          <w:szCs w:val="24"/>
        </w:rPr>
        <w:t>tutorialspoint.com. (n.d.-b). System Analysis and Design Overview. Retrieved August 26, 2018, from https://www.tutorialspoint.com/system_analysis_and_design/system_analysis_and_design_overview.htm</w:t>
      </w:r>
    </w:p>
    <w:p w14:paraId="44A6F848" w14:textId="77777777" w:rsidR="00EB5CD0" w:rsidRPr="00EB5CD0" w:rsidRDefault="00EB5CD0" w:rsidP="00EB5CD0">
      <w:pPr>
        <w:pStyle w:val="Bibliography"/>
        <w:rPr>
          <w:rFonts w:cs="Times New Roman"/>
          <w:szCs w:val="24"/>
        </w:rPr>
      </w:pPr>
      <w:r w:rsidRPr="00EB5CD0">
        <w:rPr>
          <w:rFonts w:cs="Times New Roman"/>
          <w:szCs w:val="24"/>
        </w:rPr>
        <w:t>What is a Database Schema? (2016, May 9). Retrieved August 27, 2018, from https://www.lucidchart.com/pages/database-diagram/database-schema</w:t>
      </w:r>
    </w:p>
    <w:p w14:paraId="548FB686" w14:textId="77777777" w:rsidR="00EB5CD0" w:rsidRPr="00EB5CD0" w:rsidRDefault="00EB5CD0" w:rsidP="00EB5CD0">
      <w:pPr>
        <w:pStyle w:val="Bibliography"/>
        <w:rPr>
          <w:rFonts w:cs="Times New Roman"/>
          <w:szCs w:val="24"/>
        </w:rPr>
      </w:pPr>
      <w:r w:rsidRPr="00EB5CD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24A73912"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81" w:name="_Toc523223441"/>
      <w:r w:rsidRPr="00FA41DB">
        <w:t>Appendix</w:t>
      </w:r>
      <w:bookmarkEnd w:id="81"/>
    </w:p>
    <w:p w14:paraId="3E3AFF3F" w14:textId="6DE7298B" w:rsidR="00824E9C" w:rsidRPr="00FA41DB" w:rsidRDefault="00824E9C" w:rsidP="00E730F1">
      <w:pPr>
        <w:pStyle w:val="Heading2"/>
      </w:pPr>
      <w:bookmarkStart w:id="82" w:name="_Toc523223442"/>
      <w:r w:rsidRPr="00FA41DB">
        <w:t>Appendix A: Gantt Chart</w:t>
      </w:r>
      <w:bookmarkEnd w:id="82"/>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83" w:name="_Toc523453326"/>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83"/>
    </w:p>
    <w:p w14:paraId="68CAF256" w14:textId="1EDA22DF" w:rsidR="009B57D4" w:rsidRDefault="009B57D4" w:rsidP="009B57D4">
      <w:pPr>
        <w:pStyle w:val="Heading4"/>
      </w:pPr>
      <w:bookmarkStart w:id="84" w:name="_Toc523453327"/>
      <w:r>
        <w:t>Figure 5.2: Gantt Chart Diagram.</w:t>
      </w:r>
      <w:bookmarkEnd w:id="84"/>
      <w:r>
        <w:tab/>
      </w:r>
    </w:p>
    <w:p w14:paraId="04F35B9C" w14:textId="77777777" w:rsidR="009B57D4" w:rsidRPr="009B57D4" w:rsidRDefault="009B57D4" w:rsidP="009B57D4">
      <w:pPr>
        <w:tabs>
          <w:tab w:val="left" w:pos="1591"/>
        </w:tabs>
      </w:pPr>
    </w:p>
    <w:sectPr w:rsidR="009B57D4" w:rsidRPr="009B57D4" w:rsidSect="00162639">
      <w:footerReference w:type="default" r:id="rId33"/>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821DDB" w:rsidRDefault="00821DDB" w:rsidP="001873F7">
      <w:pPr>
        <w:spacing w:before="0" w:after="0" w:line="240" w:lineRule="auto"/>
      </w:pPr>
      <w:r>
        <w:separator/>
      </w:r>
    </w:p>
  </w:endnote>
  <w:endnote w:type="continuationSeparator" w:id="0">
    <w:p w14:paraId="0478F485" w14:textId="77777777" w:rsidR="00821DDB" w:rsidRDefault="00821DDB"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263604"/>
      <w:docPartObj>
        <w:docPartGallery w:val="Page Numbers (Bottom of Page)"/>
        <w:docPartUnique/>
      </w:docPartObj>
    </w:sdtPr>
    <w:sdtEndPr>
      <w:rPr>
        <w:noProof/>
      </w:rPr>
    </w:sdtEndPr>
    <w:sdtContent>
      <w:p w14:paraId="76878ECD" w14:textId="0C276569" w:rsidR="00821DDB" w:rsidRDefault="00821D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821DDB" w:rsidRDefault="00821D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821DDB" w:rsidRDefault="00821D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821DDB" w:rsidRDefault="00821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821DDB" w:rsidRDefault="00821DDB" w:rsidP="001873F7">
      <w:pPr>
        <w:spacing w:before="0" w:after="0" w:line="240" w:lineRule="auto"/>
      </w:pPr>
      <w:r>
        <w:separator/>
      </w:r>
    </w:p>
  </w:footnote>
  <w:footnote w:type="continuationSeparator" w:id="0">
    <w:p w14:paraId="2F6906B2" w14:textId="77777777" w:rsidR="00821DDB" w:rsidRDefault="00821DDB"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66253"/>
    <w:rsid w:val="00091579"/>
    <w:rsid w:val="000B03C7"/>
    <w:rsid w:val="000B7DE9"/>
    <w:rsid w:val="000C13D2"/>
    <w:rsid w:val="000E4846"/>
    <w:rsid w:val="001038C7"/>
    <w:rsid w:val="00135DAD"/>
    <w:rsid w:val="00162639"/>
    <w:rsid w:val="00183B9A"/>
    <w:rsid w:val="001873F7"/>
    <w:rsid w:val="001B1C4E"/>
    <w:rsid w:val="001C0EDE"/>
    <w:rsid w:val="001C17A6"/>
    <w:rsid w:val="001D07A2"/>
    <w:rsid w:val="001D44F4"/>
    <w:rsid w:val="001E0254"/>
    <w:rsid w:val="002171D6"/>
    <w:rsid w:val="00253BC4"/>
    <w:rsid w:val="00271969"/>
    <w:rsid w:val="00283789"/>
    <w:rsid w:val="002B216F"/>
    <w:rsid w:val="002D1980"/>
    <w:rsid w:val="002D25F0"/>
    <w:rsid w:val="002E50A8"/>
    <w:rsid w:val="002E59F5"/>
    <w:rsid w:val="003020C3"/>
    <w:rsid w:val="003119BB"/>
    <w:rsid w:val="0031256A"/>
    <w:rsid w:val="0033503B"/>
    <w:rsid w:val="00346981"/>
    <w:rsid w:val="003603C5"/>
    <w:rsid w:val="00361BCB"/>
    <w:rsid w:val="00365462"/>
    <w:rsid w:val="00366380"/>
    <w:rsid w:val="00381787"/>
    <w:rsid w:val="003A3AD6"/>
    <w:rsid w:val="003C25FE"/>
    <w:rsid w:val="003D10E6"/>
    <w:rsid w:val="003F2EFC"/>
    <w:rsid w:val="003F2F90"/>
    <w:rsid w:val="0040659B"/>
    <w:rsid w:val="00425963"/>
    <w:rsid w:val="0043256D"/>
    <w:rsid w:val="00455D05"/>
    <w:rsid w:val="004664BA"/>
    <w:rsid w:val="004732CC"/>
    <w:rsid w:val="00480D56"/>
    <w:rsid w:val="004B11C6"/>
    <w:rsid w:val="004D02DD"/>
    <w:rsid w:val="004D0C24"/>
    <w:rsid w:val="004F2063"/>
    <w:rsid w:val="0051203A"/>
    <w:rsid w:val="005312A6"/>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2453"/>
    <w:rsid w:val="006B5FEC"/>
    <w:rsid w:val="006C5620"/>
    <w:rsid w:val="006D5076"/>
    <w:rsid w:val="006D702E"/>
    <w:rsid w:val="006F787C"/>
    <w:rsid w:val="00716167"/>
    <w:rsid w:val="00734535"/>
    <w:rsid w:val="007636BB"/>
    <w:rsid w:val="007644D8"/>
    <w:rsid w:val="00766F9B"/>
    <w:rsid w:val="0078707A"/>
    <w:rsid w:val="007A4FCD"/>
    <w:rsid w:val="007B69CE"/>
    <w:rsid w:val="007C08B5"/>
    <w:rsid w:val="007C2151"/>
    <w:rsid w:val="007C276A"/>
    <w:rsid w:val="007C36AF"/>
    <w:rsid w:val="007C4D5F"/>
    <w:rsid w:val="00801A27"/>
    <w:rsid w:val="00801BCD"/>
    <w:rsid w:val="00812B22"/>
    <w:rsid w:val="00815680"/>
    <w:rsid w:val="00821DDB"/>
    <w:rsid w:val="00824E9C"/>
    <w:rsid w:val="00863AA2"/>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C0EB1"/>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55434"/>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6750"/>
    <w:rsid w:val="00EA6DD5"/>
    <w:rsid w:val="00EB59C2"/>
    <w:rsid w:val="00EB5CD0"/>
    <w:rsid w:val="00F309B3"/>
    <w:rsid w:val="00F35204"/>
    <w:rsid w:val="00F35803"/>
    <w:rsid w:val="00F55782"/>
    <w:rsid w:val="00F65052"/>
    <w:rsid w:val="00F70899"/>
    <w:rsid w:val="00F71B57"/>
    <w:rsid w:val="00F767DF"/>
    <w:rsid w:val="00F909CB"/>
    <w:rsid w:val="00F93BEF"/>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68CC2-E1DC-4954-8070-7728FE35F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4</TotalTime>
  <Pages>35</Pages>
  <Words>11022</Words>
  <Characters>6283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61</cp:revision>
  <dcterms:created xsi:type="dcterms:W3CDTF">2018-08-21T13:45:00Z</dcterms:created>
  <dcterms:modified xsi:type="dcterms:W3CDTF">2018-08-31T05:38: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nNHRDD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